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4F39E3" w14:textId="43518026" w:rsidR="00595935" w:rsidRDefault="00BC184B">
      <w:pPr>
        <w:rPr>
          <w:b/>
          <w:color w:val="2D296C"/>
          <w:sz w:val="60"/>
          <w:szCs w:val="60"/>
        </w:rPr>
      </w:pPr>
      <w:r>
        <w:rPr>
          <w:noProof/>
          <w:color w:val="101010"/>
          <w:sz w:val="22"/>
          <w:szCs w:val="22"/>
          <w:shd w:val="clear" w:color="auto" w:fill="FAFAFA"/>
        </w:rPr>
        <mc:AlternateContent>
          <mc:Choice Requires="wps">
            <w:drawing>
              <wp:inline distT="114300" distB="114300" distL="114300" distR="114300" wp14:anchorId="4913D52A" wp14:editId="4DEE2CEB">
                <wp:extent cx="3933825" cy="106001"/>
                <wp:effectExtent l="0" t="0" r="9525" b="8890"/>
                <wp:docPr id="1" name="Rectángulo 1"/>
                <wp:cNvGraphicFramePr/>
                <a:graphic xmlns:a="http://schemas.openxmlformats.org/drawingml/2006/main">
                  <a:graphicData uri="http://schemas.microsoft.com/office/word/2010/wordprocessingShape">
                    <wps:wsp>
                      <wps:cNvSpPr/>
                      <wps:spPr>
                        <a:xfrm>
                          <a:off x="2138725" y="1444825"/>
                          <a:ext cx="6347700" cy="150300"/>
                        </a:xfrm>
                        <a:prstGeom prst="rect">
                          <a:avLst/>
                        </a:prstGeom>
                        <a:solidFill>
                          <a:srgbClr val="E55A5A"/>
                        </a:solidFill>
                        <a:ln>
                          <a:noFill/>
                        </a:ln>
                      </wps:spPr>
                      <wps:txbx>
                        <w:txbxContent>
                          <w:p w14:paraId="5032C6D7" w14:textId="77777777" w:rsidR="00595935" w:rsidRPr="003357CC" w:rsidRDefault="00595935">
                            <w:pPr>
                              <w:spacing w:line="240" w:lineRule="auto"/>
                              <w:textDirection w:val="btLr"/>
                            </w:pPr>
                          </w:p>
                        </w:txbxContent>
                      </wps:txbx>
                      <wps:bodyPr spcFirstLastPara="1" wrap="square" lIns="91425" tIns="91425" rIns="91425" bIns="91425" anchor="ctr" anchorCtr="0">
                        <a:noAutofit/>
                      </wps:bodyPr>
                    </wps:wsp>
                  </a:graphicData>
                </a:graphic>
              </wp:inline>
            </w:drawing>
          </mc:Choice>
          <mc:Fallback>
            <w:pict>
              <v:rect w14:anchorId="4913D52A" id="Rectángulo 1" o:spid="_x0000_s1026" style="width:309.75pt;height: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" fillcolor="#e55a5a" stroked="f">
                <v:textbox inset="2.53958mm,2.53958mm,2.53958mm,2.53958mm">
                  <w:txbxContent>
                    <w:p w14:paraId="5032C6D7" w14:textId="77777777" w:rsidR="00595935" w:rsidRPr="003357CC" w:rsidRDefault="00595935">
                      <w:pPr>
                        <w:spacing w:line="240" w:lineRule="auto"/>
                        <w:textDirection w:val="btLr"/>
                      </w:pPr>
                    </w:p>
                  </w:txbxContent>
                </v:textbox>
                <w10:anchorlock/>
              </v:rect>
            </w:pict>
          </mc:Fallback>
        </mc:AlternateContent>
      </w:r>
    </w:p>
    <w:tbl>
      <w:tblPr>
        <w:tblStyle w:val="TableGrid"/>
        <w:tblpPr w:leftFromText="141" w:rightFromText="141" w:vertAnchor="text" w:tblpY="1"/>
        <w:tblOverlap w:val="never"/>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5"/>
        <w:gridCol w:w="2422"/>
      </w:tblGrid>
      <w:tr w:rsidR="004C5DE9" w14:paraId="526DD0BD" w14:textId="77777777" w:rsidTr="00256135">
        <w:trPr>
          <w:trHeight w:val="1170"/>
        </w:trPr>
        <w:tc>
          <w:tcPr>
            <w:tcW w:w="9207" w:type="dxa"/>
            <w:gridSpan w:val="2"/>
          </w:tcPr>
          <w:p w14:paraId="3CC7A766" w14:textId="317E7C18" w:rsidR="004C5DE9" w:rsidRPr="004C5DE9" w:rsidRDefault="004C5DE9" w:rsidP="00256135">
            <w:pPr>
              <w:pStyle w:val="Title"/>
              <w:ind w:left="-112"/>
            </w:pPr>
            <w:r w:rsidRPr="00846B52">
              <w:t xml:space="preserve">Title of </w:t>
            </w:r>
            <w:r w:rsidRPr="00F7374D">
              <w:t>the</w:t>
            </w:r>
            <w:r w:rsidRPr="00846B52">
              <w:t xml:space="preserve"> Paper</w:t>
            </w:r>
          </w:p>
        </w:tc>
      </w:tr>
      <w:tr w:rsidR="004C5DE9" w14:paraId="284010C8" w14:textId="77777777" w:rsidTr="00256135">
        <w:trPr>
          <w:gridAfter w:val="1"/>
          <w:wAfter w:w="2422" w:type="dxa"/>
          <w:trHeight w:val="977"/>
        </w:trPr>
        <w:tc>
          <w:tcPr>
            <w:tcW w:w="6785" w:type="dxa"/>
          </w:tcPr>
          <w:p w14:paraId="59EDD6F3" w14:textId="12D26AA6" w:rsidR="004C5DE9" w:rsidRPr="00832F06" w:rsidRDefault="004C5DE9" w:rsidP="00572291">
            <w:pPr>
              <w:pStyle w:val="Subtitle"/>
              <w:ind w:hanging="110"/>
            </w:pPr>
            <w:r w:rsidRPr="00832F06">
              <w:t>Author</w:t>
            </w:r>
          </w:p>
        </w:tc>
      </w:tr>
      <w:tr w:rsidR="004C5DE9" w14:paraId="28E3B97B" w14:textId="77777777" w:rsidTr="00256135">
        <w:trPr>
          <w:gridAfter w:val="1"/>
          <w:wAfter w:w="2422" w:type="dxa"/>
          <w:trHeight w:val="858"/>
        </w:trPr>
        <w:tc>
          <w:tcPr>
            <w:tcW w:w="6785" w:type="dxa"/>
          </w:tcPr>
          <w:p w14:paraId="3CD081AD" w14:textId="0939A75C" w:rsidR="004C5DE9" w:rsidRDefault="00F0757F" w:rsidP="00572291">
            <w:pPr>
              <w:ind w:hanging="111"/>
            </w:pPr>
            <w:r>
              <w:t>High school name</w:t>
            </w:r>
          </w:p>
        </w:tc>
      </w:tr>
    </w:tbl>
    <w:p w14:paraId="3F296F4A" w14:textId="34E4CC29" w:rsidR="00FB32CA" w:rsidRDefault="00572291" w:rsidP="0019719B">
      <w:r>
        <w:br w:type="textWrapping" w:clear="all"/>
      </w:r>
    </w:p>
    <w:p w14:paraId="698E079B" w14:textId="7E3456BD" w:rsidR="0019719B" w:rsidRDefault="0020300F" w:rsidP="009C41A7">
      <w:pPr>
        <w:pStyle w:val="Subtitle"/>
      </w:pPr>
      <w:r>
        <w:t>A</w:t>
      </w:r>
      <w:r w:rsidR="00042F22">
        <w:t>bstract</w:t>
      </w:r>
    </w:p>
    <w:p w14:paraId="65109C63" w14:textId="77777777" w:rsidR="00A02AD9" w:rsidRPr="00A02AD9" w:rsidRDefault="00A02AD9" w:rsidP="00A02AD9"/>
    <w:p w14:paraId="127A19F4" w14:textId="1E63B792" w:rsidR="00C73857" w:rsidRPr="00C73857" w:rsidRDefault="00C73857" w:rsidP="00C73857">
      <w:pPr>
        <w:jc w:val="both"/>
        <w:rPr>
          <w:rFonts w:ascii="Calibri" w:eastAsia="Calibri" w:hAnsi="Calibri" w:cs="Calibri"/>
        </w:rPr>
      </w:pPr>
      <w:r w:rsidRPr="00C73857">
        <w:rPr>
          <w:bCs/>
        </w:rPr>
        <w:t xml:space="preserve">Welcome to our high school student research journal, a place where young minds like yours can showcase their academic exploration and discoveries. Here, you'll find </w:t>
      </w:r>
      <w:r w:rsidR="0020300F">
        <w:rPr>
          <w:bCs/>
        </w:rPr>
        <w:t xml:space="preserve">an </w:t>
      </w:r>
      <w:r w:rsidRPr="00C73857">
        <w:rPr>
          <w:bCs/>
        </w:rPr>
        <w:t>easy-to-follow template to guide you through crafting your research paper. This template ensures that your work is presented in a structured and organized manner, from introducing your topic to discussing your findings and their implications. By following this template, you'll not only effectively communicate your research but also develop valuable skills in academic writing and critical thinking. We're excited to see the innovative ideas and insights you'll bring to the table!</w:t>
      </w:r>
      <w:r w:rsidR="009A1FA7">
        <w:rPr>
          <w:bCs/>
        </w:rPr>
        <w:t xml:space="preserve"> In </w:t>
      </w:r>
      <w:r w:rsidR="0020300F">
        <w:rPr>
          <w:bCs/>
        </w:rPr>
        <w:t>this section</w:t>
      </w:r>
      <w:r w:rsidR="009A1FA7" w:rsidRPr="009A1FA7">
        <w:rPr>
          <w:bCs/>
        </w:rPr>
        <w:t xml:space="preserve"> you </w:t>
      </w:r>
      <w:r w:rsidR="009A1FA7">
        <w:rPr>
          <w:bCs/>
        </w:rPr>
        <w:t xml:space="preserve">should </w:t>
      </w:r>
      <w:r w:rsidR="009A1FA7" w:rsidRPr="009A1FA7">
        <w:rPr>
          <w:bCs/>
        </w:rPr>
        <w:t>sum up your research in 100 words or less. It's a brief overview of what you studied and what you discovered.</w:t>
      </w:r>
    </w:p>
    <w:p w14:paraId="131FABDA" w14:textId="77777777" w:rsidR="00A02AD9" w:rsidRDefault="00A02AD9" w:rsidP="00A02AD9">
      <w:pPr>
        <w:rPr>
          <w:rFonts w:ascii="Calibri" w:eastAsia="Calibri" w:hAnsi="Calibri" w:cs="Calibri"/>
          <w:b/>
          <w:color w:val="000000"/>
        </w:rPr>
      </w:pPr>
    </w:p>
    <w:p w14:paraId="177560F9" w14:textId="435AECCF" w:rsidR="00595935" w:rsidRPr="00846B52" w:rsidRDefault="0080105F" w:rsidP="00846B52">
      <w:pPr>
        <w:pStyle w:val="Heading1"/>
      </w:pPr>
      <w:bookmarkStart w:id="0" w:name="_ll5vc12hdcbw" w:colFirst="0" w:colLast="0"/>
      <w:bookmarkEnd w:id="0"/>
      <w:r w:rsidRPr="00846B52">
        <w:t>Introduction</w:t>
      </w:r>
    </w:p>
    <w:p w14:paraId="160E67DC" w14:textId="746A4511" w:rsidR="00AD23A2" w:rsidRDefault="00551FD6" w:rsidP="00551FD6">
      <w:pPr>
        <w:jc w:val="both"/>
        <w:rPr>
          <w:bCs/>
        </w:rPr>
      </w:pPr>
      <w:r w:rsidRPr="00551FD6">
        <w:rPr>
          <w:bCs/>
        </w:rPr>
        <w:t xml:space="preserve">In any research project, it's important to follow basic steps and use a clear way to show your results. Think of it like telling a story: start with introducing the topic you're curious about, then </w:t>
      </w:r>
      <w:r w:rsidR="00AE1315">
        <w:rPr>
          <w:bCs/>
        </w:rPr>
        <w:t xml:space="preserve">describe the approach you took to investigate it, </w:t>
      </w:r>
      <w:r w:rsidRPr="00551FD6">
        <w:rPr>
          <w:bCs/>
        </w:rPr>
        <w:t>followed by what you found out. After sharing your findings, talk about what they mean and why they're interesting or important. Finally, wrap up by thinking about what could be explored next. This organized way of sharing your work makes it easier for everyone to understand and see the value of what you've discovered.</w:t>
      </w:r>
      <w:r w:rsidR="009A1FA7">
        <w:rPr>
          <w:bCs/>
        </w:rPr>
        <w:t xml:space="preserve"> </w:t>
      </w:r>
      <w:r w:rsidR="009F2C7C" w:rsidRPr="009F2C7C">
        <w:rPr>
          <w:bCs/>
        </w:rPr>
        <w:t>A</w:t>
      </w:r>
      <w:r w:rsidR="009F2C7C">
        <w:rPr>
          <w:bCs/>
        </w:rPr>
        <w:t xml:space="preserve"> </w:t>
      </w:r>
      <w:r w:rsidR="009F2C7C" w:rsidRPr="009F2C7C">
        <w:rPr>
          <w:bCs/>
        </w:rPr>
        <w:t>research</w:t>
      </w:r>
      <w:r w:rsidR="009F2C7C">
        <w:rPr>
          <w:bCs/>
        </w:rPr>
        <w:t xml:space="preserve"> </w:t>
      </w:r>
      <w:r w:rsidR="009F2C7C" w:rsidRPr="009F2C7C">
        <w:rPr>
          <w:bCs/>
        </w:rPr>
        <w:t>paper usually follows the following structure:</w:t>
      </w:r>
    </w:p>
    <w:p w14:paraId="134D246D" w14:textId="77777777" w:rsidR="001C616B" w:rsidRDefault="001C616B" w:rsidP="00551FD6">
      <w:pPr>
        <w:jc w:val="both"/>
        <w:rPr>
          <w:bCs/>
        </w:rPr>
      </w:pPr>
    </w:p>
    <w:p w14:paraId="1D12435E" w14:textId="77777777" w:rsidR="001C616B" w:rsidRPr="001C616B" w:rsidRDefault="001C616B" w:rsidP="001C616B">
      <w:pPr>
        <w:pStyle w:val="ListParagraph"/>
        <w:numPr>
          <w:ilvl w:val="0"/>
          <w:numId w:val="4"/>
        </w:numPr>
        <w:jc w:val="both"/>
        <w:rPr>
          <w:bCs/>
        </w:rPr>
      </w:pPr>
      <w:r w:rsidRPr="001C616B">
        <w:rPr>
          <w:bCs/>
        </w:rPr>
        <w:t>Introduction</w:t>
      </w:r>
    </w:p>
    <w:p w14:paraId="60AF3BE5" w14:textId="77777777" w:rsidR="001C616B" w:rsidRPr="001C616B" w:rsidRDefault="001C616B" w:rsidP="001C616B">
      <w:pPr>
        <w:pStyle w:val="ListParagraph"/>
        <w:numPr>
          <w:ilvl w:val="0"/>
          <w:numId w:val="4"/>
        </w:numPr>
        <w:jc w:val="both"/>
        <w:rPr>
          <w:bCs/>
        </w:rPr>
      </w:pPr>
      <w:r w:rsidRPr="001C616B">
        <w:rPr>
          <w:bCs/>
        </w:rPr>
        <w:t>Literature Review</w:t>
      </w:r>
    </w:p>
    <w:p w14:paraId="3D99BCB9" w14:textId="77777777" w:rsidR="001C616B" w:rsidRPr="001C616B" w:rsidRDefault="001C616B" w:rsidP="001C616B">
      <w:pPr>
        <w:pStyle w:val="ListParagraph"/>
        <w:numPr>
          <w:ilvl w:val="0"/>
          <w:numId w:val="4"/>
        </w:numPr>
        <w:jc w:val="both"/>
        <w:rPr>
          <w:bCs/>
        </w:rPr>
      </w:pPr>
      <w:r w:rsidRPr="001C616B">
        <w:rPr>
          <w:bCs/>
        </w:rPr>
        <w:t>Methodology</w:t>
      </w:r>
    </w:p>
    <w:p w14:paraId="1F77E889" w14:textId="69F0F692" w:rsidR="001C616B" w:rsidRPr="001C616B" w:rsidRDefault="001C616B" w:rsidP="001C616B">
      <w:pPr>
        <w:pStyle w:val="ListParagraph"/>
        <w:numPr>
          <w:ilvl w:val="0"/>
          <w:numId w:val="4"/>
        </w:numPr>
        <w:jc w:val="both"/>
        <w:rPr>
          <w:bCs/>
        </w:rPr>
      </w:pPr>
      <w:r w:rsidRPr="001C616B">
        <w:rPr>
          <w:bCs/>
        </w:rPr>
        <w:t>Results and Discussion</w:t>
      </w:r>
    </w:p>
    <w:p w14:paraId="56208BA3" w14:textId="77777777" w:rsidR="001C616B" w:rsidRPr="001C616B" w:rsidRDefault="001C616B" w:rsidP="001C616B">
      <w:pPr>
        <w:pStyle w:val="ListParagraph"/>
        <w:numPr>
          <w:ilvl w:val="0"/>
          <w:numId w:val="4"/>
        </w:numPr>
        <w:jc w:val="both"/>
        <w:rPr>
          <w:bCs/>
        </w:rPr>
      </w:pPr>
      <w:r w:rsidRPr="001C616B">
        <w:rPr>
          <w:bCs/>
        </w:rPr>
        <w:t>Conclusion</w:t>
      </w:r>
    </w:p>
    <w:p w14:paraId="0BBB893E" w14:textId="18CD4CC0" w:rsidR="00885335" w:rsidRDefault="001C616B" w:rsidP="004644E2">
      <w:pPr>
        <w:pStyle w:val="ListParagraph"/>
        <w:numPr>
          <w:ilvl w:val="0"/>
          <w:numId w:val="4"/>
        </w:numPr>
        <w:jc w:val="both"/>
        <w:rPr>
          <w:bCs/>
        </w:rPr>
      </w:pPr>
      <w:r w:rsidRPr="009F2C7C">
        <w:rPr>
          <w:bCs/>
        </w:rPr>
        <w:t xml:space="preserve">References </w:t>
      </w:r>
    </w:p>
    <w:p w14:paraId="31FBD757" w14:textId="77777777" w:rsidR="009F2C7C" w:rsidRPr="009F2C7C" w:rsidRDefault="009F2C7C" w:rsidP="009F2C7C">
      <w:pPr>
        <w:jc w:val="both"/>
        <w:rPr>
          <w:bCs/>
        </w:rPr>
      </w:pPr>
    </w:p>
    <w:p w14:paraId="7A5E8269" w14:textId="52392B3C" w:rsidR="007336C7" w:rsidRDefault="00885335" w:rsidP="00551FD6">
      <w:pPr>
        <w:jc w:val="both"/>
        <w:rPr>
          <w:bCs/>
        </w:rPr>
      </w:pPr>
      <w:r w:rsidRPr="00885335">
        <w:rPr>
          <w:bCs/>
        </w:rPr>
        <w:t>The introduction of a research paper sets the stage for your study. It provides background information on the topic, explains why it's important, and outlines the purpose of your research. Additionally, it highlights the gap in knowledge that your study aims to address and presents your research questions or objectives. Overall, the introduction serves to orient readers to the subject matter and generate interest in your research.</w:t>
      </w:r>
    </w:p>
    <w:p w14:paraId="584BB543" w14:textId="77777777" w:rsidR="007336C7" w:rsidRPr="00551FD6" w:rsidRDefault="007336C7" w:rsidP="00551FD6">
      <w:pPr>
        <w:jc w:val="both"/>
        <w:rPr>
          <w:bCs/>
        </w:rPr>
      </w:pPr>
    </w:p>
    <w:p w14:paraId="17E9730A" w14:textId="77777777" w:rsidR="00595935" w:rsidRDefault="00BC184B" w:rsidP="006B61CF">
      <w:pPr>
        <w:pStyle w:val="Heading2"/>
        <w:numPr>
          <w:ilvl w:val="1"/>
          <w:numId w:val="2"/>
        </w:numPr>
        <w:jc w:val="both"/>
      </w:pPr>
      <w:bookmarkStart w:id="1" w:name="_b38zyld5y46f" w:colFirst="0" w:colLast="0"/>
      <w:bookmarkStart w:id="2" w:name="_id0biih8r5d4" w:colFirst="0" w:colLast="0"/>
      <w:bookmarkStart w:id="3" w:name="_Hlk158202410"/>
      <w:bookmarkEnd w:id="1"/>
      <w:bookmarkEnd w:id="2"/>
      <w:r>
        <w:t>Title H2</w:t>
      </w:r>
    </w:p>
    <w:bookmarkEnd w:id="3"/>
    <w:p w14:paraId="71EF0DD0" w14:textId="77777777" w:rsidR="00595935" w:rsidRDefault="00595935" w:rsidP="006B61CF">
      <w:pPr>
        <w:jc w:val="both"/>
        <w:rPr>
          <w:b/>
        </w:rPr>
      </w:pPr>
    </w:p>
    <w:p w14:paraId="0FA2CD2C" w14:textId="42910AA0" w:rsidR="00595935" w:rsidRDefault="00CA3BBB" w:rsidP="00CA3BBB">
      <w:pPr>
        <w:jc w:val="both"/>
      </w:pPr>
      <w:r w:rsidRPr="00CA3BBB">
        <w:t>If you require additional subheadings within a chapter, you can utilize secondary headings.</w:t>
      </w:r>
    </w:p>
    <w:p w14:paraId="73A5C954" w14:textId="1C3772D2" w:rsidR="00595935" w:rsidRDefault="00E805F9" w:rsidP="00846B52">
      <w:pPr>
        <w:pStyle w:val="Heading1"/>
      </w:pPr>
      <w:r>
        <w:lastRenderedPageBreak/>
        <w:t>Literature review</w:t>
      </w:r>
      <w:bookmarkStart w:id="4" w:name="_v91pe08ywb4i" w:colFirst="0" w:colLast="0"/>
      <w:bookmarkEnd w:id="4"/>
    </w:p>
    <w:p w14:paraId="1E80F84E" w14:textId="06FFDCF3" w:rsidR="00CA3BBB" w:rsidRDefault="006312CC" w:rsidP="00CA3BBB">
      <w:pPr>
        <w:jc w:val="both"/>
      </w:pPr>
      <w:r>
        <w:t>The literature review is like a map that guides you through the existing knowledge on your topic. In this section, you'll summarize and analyze what other researchers have discovered in relation to your research question or topic</w:t>
      </w:r>
      <w:r w:rsidR="00650E7A" w:rsidRPr="00650E7A">
        <w:t>, citing their work to support your points.</w:t>
      </w:r>
      <w:r>
        <w:t xml:space="preserve"> It helps you understand what's already been done and what gaps exist in the current knowledge. By reviewing past studies, you can identify trends, controversies, and areas where further research is needed. Essentially, the literature review lays the foundation for your own research by showing how your study fits into the broader academic conversation.</w:t>
      </w:r>
      <w:r w:rsidR="00CA3BBB">
        <w:t xml:space="preserve"> </w:t>
      </w:r>
    </w:p>
    <w:p w14:paraId="489463E1" w14:textId="77777777" w:rsidR="006312CC" w:rsidRDefault="006312CC" w:rsidP="006312CC"/>
    <w:p w14:paraId="34693769" w14:textId="45949E3D" w:rsidR="007359FB" w:rsidRDefault="00215C3C" w:rsidP="00EA442F">
      <w:pPr>
        <w:jc w:val="both"/>
      </w:pPr>
      <w:r>
        <w:t>A citation is a reference to a source you used in your research, whether you're directly quoting from it, paraphrasing it, or summarizing its ideas. It typically includes information like the author's name, the title of the work, the publication date, and where it was published.</w:t>
      </w:r>
      <w:r w:rsidR="00EA442F">
        <w:t xml:space="preserve"> </w:t>
      </w:r>
      <w:r w:rsidR="00493065">
        <w:t>This paper follows citation</w:t>
      </w:r>
      <w:r w:rsidR="00B13CA9">
        <w:t xml:space="preserve"> style called APA</w:t>
      </w:r>
      <w:r w:rsidR="008D7F40">
        <w:t>, therefore w</w:t>
      </w:r>
      <w:r w:rsidR="00B30A88" w:rsidRPr="00B30A88">
        <w:t xml:space="preserve">hen referencing </w:t>
      </w:r>
      <w:r w:rsidR="00B30A88">
        <w:t>a source</w:t>
      </w:r>
      <w:r w:rsidR="00B30A88" w:rsidRPr="00B30A88">
        <w:t xml:space="preserve"> within your text, use the author's last name and the year of publication in parentheses</w:t>
      </w:r>
      <w:r w:rsidR="00CA3BBB">
        <w:t xml:space="preserve"> as </w:t>
      </w:r>
      <w:r w:rsidR="00B30A88">
        <w:t xml:space="preserve"> </w:t>
      </w:r>
      <w:r w:rsidR="00B13CA9">
        <w:t xml:space="preserve"> </w:t>
      </w:r>
      <w:r w:rsidR="00B13CA9">
        <w:fldChar w:fldCharType="begin"/>
      </w:r>
      <w:r w:rsidR="007F16A2">
        <w:instrText xml:space="preserve"> ADDIN ZOTERO_ITEM CSL_CITATION {"citationID":"sZCiB6Nh","properties":{"formattedCitation":"(Alexandrov, 2004)","plainCitation":"(Alexandrov, 2004)","noteIndex":0},"citationItems":[{"id":1681,"uris":["http://zotero.org/users/2638871/items/5QMQRHDQ"],"itemData":{"id":1681,"type":"article-journal","container-title":"Cerebrovascular diseases","issue":"2","note":"publisher: S. Karger AG Basel, Switzerland","page":"135–138","source":"Google Scholar","title":"How to write a research paper","volume":"18","author":[{"family":"Alexandrov","given":"Andrei V."}],"issued":{"date-parts":[["2004"]]}}}],"schema":"https://github.com/citation-style-language/schema/raw/master/csl-citation.json"} </w:instrText>
      </w:r>
      <w:r w:rsidR="00B13CA9">
        <w:fldChar w:fldCharType="separate"/>
      </w:r>
      <w:r w:rsidR="00C73FC7" w:rsidRPr="00C73FC7">
        <w:t>(Alexandrov, 2004)</w:t>
      </w:r>
      <w:r w:rsidR="00B13CA9">
        <w:fldChar w:fldCharType="end"/>
      </w:r>
      <w:r w:rsidR="007359FB">
        <w:t xml:space="preserve"> </w:t>
      </w:r>
      <w:r w:rsidR="00B30A88">
        <w:t xml:space="preserve">or </w:t>
      </w:r>
      <w:r w:rsidR="00E434AD">
        <w:t xml:space="preserve">mention them in text directly, as </w:t>
      </w:r>
      <w:r w:rsidR="0082048C">
        <w:t>stated</w:t>
      </w:r>
      <w:r w:rsidR="00E434AD">
        <w:t xml:space="preserve"> by </w:t>
      </w:r>
      <w:r w:rsidR="00E434AD">
        <w:fldChar w:fldCharType="begin"/>
      </w:r>
      <w:r w:rsidR="00423D92">
        <w:instrText xml:space="preserve"> ADDIN ZOTERO_ITEM CSL_CITATION {"citationID":"KY3L3wnn","properties":{"formattedCitation":"(Haisler, 2011)","plainCitation":"(Haisler, 2011)","dontUpdate":true,"noteIndex":0},"citationItems":[{"id":1683,"uris":["http://zotero.org/users/2638871/items/UD4AKEE9"],"itemData":{"id":1683,"type":"book","event-place":"Frederiksberg","ISBN":"978-87-593-1555-2","number-of-pages":"80","publisher":"Samfundslitteratur","publisher-place":"Frederiksberg","source":"Google Scholar","title":"How to write a good research paper","author":[{"family":"Haisler","given":"Peter"}],"accessed":{"date-parts":[["2024",2,7]]},"issued":{"date-parts":[["2011"]]}}}],"schema":"https://github.com/citation-style-language/schema/raw/master/csl-citation.json"} </w:instrText>
      </w:r>
      <w:r w:rsidR="00E434AD">
        <w:fldChar w:fldCharType="separate"/>
      </w:r>
      <w:r w:rsidR="00E434AD" w:rsidRPr="00E434AD">
        <w:t xml:space="preserve">Haisler </w:t>
      </w:r>
      <w:r w:rsidR="008B2450">
        <w:t>(</w:t>
      </w:r>
      <w:r w:rsidR="00E434AD" w:rsidRPr="00E434AD">
        <w:t>2011)</w:t>
      </w:r>
      <w:r w:rsidR="00E434AD">
        <w:fldChar w:fldCharType="end"/>
      </w:r>
      <w:r w:rsidR="008B2450">
        <w:t>.</w:t>
      </w:r>
      <w:r w:rsidR="00CA3BBB">
        <w:t xml:space="preserve"> </w:t>
      </w:r>
    </w:p>
    <w:p w14:paraId="321835E6" w14:textId="77777777" w:rsidR="00215C3C" w:rsidRDefault="00215C3C" w:rsidP="00215C3C"/>
    <w:p w14:paraId="7FC88CC5" w14:textId="65D879BE" w:rsidR="006312CC" w:rsidRDefault="00215C3C" w:rsidP="00D114A1">
      <w:pPr>
        <w:jc w:val="both"/>
      </w:pPr>
      <w:r>
        <w:t>A quote, on the other hand, is when you directly reproduce a specific passage or phrase from a source word-for-word in your paper. When you use a quote, you need to provide a citation to show where it came from. So, a quote is a specific excerpt from a source, while a citation is the broader reference to that source.</w:t>
      </w:r>
    </w:p>
    <w:p w14:paraId="4BCD6032" w14:textId="77777777" w:rsidR="006312CC" w:rsidRDefault="006312CC" w:rsidP="006312CC"/>
    <w:p w14:paraId="1B5966B2" w14:textId="77777777" w:rsidR="00B47420" w:rsidRDefault="00B47420" w:rsidP="00B47420">
      <w:pPr>
        <w:pStyle w:val="Heading2"/>
        <w:keepNext/>
        <w:keepLines/>
        <w:spacing w:after="200"/>
        <w:ind w:left="570"/>
        <w:rPr>
          <w:rFonts w:ascii="Montserrat ExtraLight" w:eastAsia="Montserrat ExtraLight" w:hAnsi="Montserrat ExtraLight" w:cs="Montserrat ExtraLight"/>
          <w:i/>
          <w:sz w:val="22"/>
          <w:szCs w:val="22"/>
        </w:rPr>
      </w:pPr>
      <w:r>
        <w:rPr>
          <w:rFonts w:ascii="Montserrat ExtraLight" w:eastAsia="Montserrat ExtraLight" w:hAnsi="Montserrat ExtraLight" w:cs="Montserrat ExtraLight"/>
          <w:i/>
          <w:sz w:val="22"/>
          <w:szCs w:val="22"/>
        </w:rPr>
        <w:t>“Quote style”</w:t>
      </w:r>
    </w:p>
    <w:p w14:paraId="27C389CA" w14:textId="6A575DC2" w:rsidR="00D043CD" w:rsidRDefault="00F97F96" w:rsidP="00D114A1">
      <w:pPr>
        <w:jc w:val="both"/>
      </w:pPr>
      <w:r>
        <w:t xml:space="preserve">Citations are crucial as they not only give credit to the original authors but also support your own arguments and findings with evidence from credible sources. They enable readers to verify the information you've presented and contribute to the transparency and trustworthiness of academic and research work. Additionally, citations help situate your work within the broader context of existing knowledge, fostering the exchange and advancement of ideas within scholarly communities. </w:t>
      </w:r>
      <w:r>
        <w:fldChar w:fldCharType="begin"/>
      </w:r>
      <w:r>
        <w:instrText xml:space="preserve"> ADDIN ZOTERO_ITEM CSL_CITATION {"citationID":"VyiXHsFt","properties":{"formattedCitation":"(Alexandrov, 2004; Caulfield, 2022; Haisler, 2011; {\\i{}How to Write and Structure a Journal Article}, n.d.)","plainCitation":"(Alexandrov, 2004; Caulfield, 2022; Haisler, 2011; How to Write and Structure a Journal Article, n.d.)","noteIndex":0},"citationItems":[{"id":1681,"uris":["http://zotero.org/users/2638871/items/5QMQRHDQ"],"itemData":{"id":1681,"type":"article-journal","container-title":"Cerebrovascular diseases","issue":"2","note":"publisher: S. Karger AG Basel, Switzerland","page":"135–138","source":"Google Scholar","title":"How to write a research paper","volume":"18","author":[{"family":"Alexandrov","given":"Andrei V."}],"issued":{"date-parts":[["2004"]]}}},{"id":1686,"uris":["http://zotero.org/users/2638871/items/3AVCQPI3"],"itemData":{"id":1686,"type":"webpage","abstract":"The introduction to a research paper is where you set up your topic and approach for the reader. It has several key goals: Present your topic and get the","container-title":"Scribbr","language":"en-US","title":"Writing a Research Paper Introduction | Step-by-Step Guide","URL":"https://www.scribbr.com/research-paper/research-paper-introduction/","author":[{"family":"Caulfield","given":"Jack"}],"accessed":{"date-parts":[["2024",2,7]]},"issued":{"date-parts":[["2022",9,24]]}}},{"id":1683,"uris":["http://zotero.org/users/2638871/items/UD4AKEE9"],"itemData":{"id":1683,"type":"book","event-place":"Frederiksberg","ISBN":"978-87-593-1555-2","number-of-pages":"80","publisher":"Samfundslitteratur","publisher-place":"Frederiksberg","source":"Google Scholar","title":"How to write a good research paper","author":[{"family":"Haisler","given":"Peter"}],"accessed":{"date-parts":[["2024",2,7]]},"issued":{"date-parts":[["2011"]]}}},{"id":1684,"uris":["http://zotero.org/users/2638871/items/YI3EHQAN"],"itemData":{"id":1684,"type":"webpage","abstract":"How do you write and structure a journal article? Read some of the best advice given by journal editors on how to write your paper well.","language":"en-GB","title":"How to write and structure a journal article","URL":"https://authorservices.taylorandfrancis.com/publishing-your-research/writing-your-paper/writing-a-journal-article/","accessed":{"date-parts":[["2024",2,7]]}}}],"schema":"https://github.com/citation-style-language/schema/raw/master/csl-citation.json"} </w:instrText>
      </w:r>
      <w:r>
        <w:fldChar w:fldCharType="separate"/>
      </w:r>
      <w:r w:rsidRPr="00917EA0">
        <w:rPr>
          <w:rFonts w:cs="Times New Roman"/>
          <w:szCs w:val="24"/>
        </w:rPr>
        <w:t xml:space="preserve">(Alexandrov, 2004; Caulfield, 2022; Haisler, 2011; </w:t>
      </w:r>
      <w:r w:rsidRPr="00917EA0">
        <w:rPr>
          <w:rFonts w:cs="Times New Roman"/>
          <w:i/>
          <w:iCs/>
          <w:szCs w:val="24"/>
        </w:rPr>
        <w:t>How to Write and Structure a Journal Article</w:t>
      </w:r>
      <w:r w:rsidRPr="00917EA0">
        <w:rPr>
          <w:rFonts w:cs="Times New Roman"/>
          <w:szCs w:val="24"/>
        </w:rPr>
        <w:t>, n.d.)</w:t>
      </w:r>
      <w:r>
        <w:fldChar w:fldCharType="end"/>
      </w:r>
    </w:p>
    <w:p w14:paraId="69F5C114" w14:textId="77777777" w:rsidR="00370661" w:rsidRDefault="00370661" w:rsidP="006312CC"/>
    <w:p w14:paraId="3846F3E5" w14:textId="449139C3" w:rsidR="00660766" w:rsidRDefault="006B1814" w:rsidP="00846B52">
      <w:pPr>
        <w:pStyle w:val="Heading1"/>
      </w:pPr>
      <w:r>
        <w:t>M</w:t>
      </w:r>
      <w:r w:rsidR="00660766">
        <w:t>ethodology</w:t>
      </w:r>
    </w:p>
    <w:p w14:paraId="1A3D750B" w14:textId="7ECAB463" w:rsidR="00660766" w:rsidRDefault="00660766" w:rsidP="00D114A1">
      <w:pPr>
        <w:jc w:val="both"/>
      </w:pPr>
      <w:r>
        <w:t>The "Data and Methodology" section of a research paper typically outlines how the study was conducted and the data that was collected. It should include detailed descriptions of the research design, sampling methods, data collection techniques,</w:t>
      </w:r>
      <w:r w:rsidR="00324540">
        <w:t xml:space="preserve"> formulas as shown below </w:t>
      </w:r>
      <w:r w:rsidR="00324540" w:rsidRPr="00324540">
        <w:rPr>
          <w:i/>
          <w:iCs/>
        </w:rPr>
        <w:t>(1</w:t>
      </w:r>
      <w:r w:rsidR="000C6364" w:rsidRPr="00324540">
        <w:rPr>
          <w:i/>
          <w:iCs/>
        </w:rPr>
        <w:t>),</w:t>
      </w:r>
      <w:r>
        <w:t xml:space="preserve"> and any tools or instruments used. This section should also explain how the data was analyzed, including any statistical methods or software employed. Additionally, researchers may discuss any limitations or potential biases in the data and methodology, as well as any steps taken to address them. Overall, this section provides transparency and clarity regarding the procedures used to gather and analyze the data, allowing readers to evaluate the validity and reliability of the study's findings.</w:t>
      </w:r>
    </w:p>
    <w:p w14:paraId="42BFF047" w14:textId="77777777" w:rsidR="00660766" w:rsidRDefault="00660766" w:rsidP="00660766"/>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7013"/>
        <w:gridCol w:w="548"/>
      </w:tblGrid>
      <w:tr w:rsidR="007F4EDA" w14:paraId="5883946B" w14:textId="77777777" w:rsidTr="00D31C67">
        <w:tc>
          <w:tcPr>
            <w:tcW w:w="552" w:type="dxa"/>
          </w:tcPr>
          <w:p w14:paraId="2805D86D" w14:textId="77777777" w:rsidR="007F4EDA" w:rsidRDefault="007F4EDA" w:rsidP="00D31C67">
            <w:pPr>
              <w:ind w:right="6"/>
              <w:rPr>
                <w:noProof/>
                <w:lang w:val="en-GB"/>
              </w:rPr>
            </w:pPr>
          </w:p>
        </w:tc>
        <w:tc>
          <w:tcPr>
            <w:tcW w:w="7938" w:type="dxa"/>
          </w:tcPr>
          <w:p w14:paraId="034CA02C" w14:textId="1BF42C54" w:rsidR="007F4EDA" w:rsidRDefault="007F4EDA" w:rsidP="00D31C67">
            <w:pPr>
              <w:ind w:right="6"/>
              <w:rPr>
                <w:noProof/>
                <w:lang w:val="en-GB"/>
              </w:rPr>
            </w:pPr>
            <m:oMathPara>
              <m:oMath>
                <m:r>
                  <w:rPr>
                    <w:rFonts w:ascii="Cambria Math" w:hAnsi="Cambria Math"/>
                    <w:noProof/>
                    <w:lang w:val="en-GB"/>
                  </w:rPr>
                  <m:t>E=m</m:t>
                </m:r>
                <m:sSup>
                  <m:sSupPr>
                    <m:ctrlPr>
                      <w:rPr>
                        <w:rFonts w:ascii="Cambria Math" w:hAnsi="Cambria Math"/>
                        <w:i/>
                        <w:noProof/>
                        <w:lang w:val="en-GB"/>
                      </w:rPr>
                    </m:ctrlPr>
                  </m:sSupPr>
                  <m:e>
                    <m:r>
                      <w:rPr>
                        <w:rFonts w:ascii="Cambria Math" w:hAnsi="Cambria Math"/>
                        <w:noProof/>
                        <w:lang w:val="en-GB"/>
                      </w:rPr>
                      <m:t xml:space="preserve">c </m:t>
                    </m:r>
                  </m:e>
                  <m:sup>
                    <m:r>
                      <w:rPr>
                        <w:rFonts w:ascii="Cambria Math" w:hAnsi="Cambria Math"/>
                        <w:noProof/>
                        <w:lang w:val="en-GB"/>
                      </w:rPr>
                      <m:t>2</m:t>
                    </m:r>
                  </m:sup>
                </m:sSup>
              </m:oMath>
            </m:oMathPara>
          </w:p>
        </w:tc>
        <w:tc>
          <w:tcPr>
            <w:tcW w:w="569" w:type="dxa"/>
          </w:tcPr>
          <w:p w14:paraId="2DA971E8" w14:textId="72C0F1B5" w:rsidR="007F4EDA" w:rsidRPr="00913E54" w:rsidRDefault="007F4EDA" w:rsidP="00D31C67">
            <w:pPr>
              <w:ind w:right="6"/>
              <w:rPr>
                <w:i/>
                <w:iCs/>
                <w:noProof/>
                <w:lang w:val="en-GB"/>
              </w:rPr>
            </w:pPr>
            <w:r w:rsidRPr="00913E54">
              <w:rPr>
                <w:i/>
                <w:iCs/>
              </w:rPr>
              <w:t>(</w:t>
            </w:r>
            <w:r w:rsidRPr="00913E54">
              <w:rPr>
                <w:i/>
                <w:iCs/>
              </w:rPr>
              <w:fldChar w:fldCharType="begin"/>
            </w:r>
            <w:r w:rsidRPr="00913E54">
              <w:rPr>
                <w:i/>
                <w:iCs/>
              </w:rPr>
              <w:instrText xml:space="preserve"> SEQ Rovnica \* ARABIC </w:instrText>
            </w:r>
            <w:r w:rsidRPr="00913E54">
              <w:rPr>
                <w:i/>
                <w:iCs/>
              </w:rPr>
              <w:fldChar w:fldCharType="separate"/>
            </w:r>
            <w:r w:rsidR="00F10C5E">
              <w:rPr>
                <w:i/>
                <w:iCs/>
                <w:noProof/>
              </w:rPr>
              <w:t>1</w:t>
            </w:r>
            <w:r w:rsidRPr="00913E54">
              <w:rPr>
                <w:i/>
                <w:iCs/>
              </w:rPr>
              <w:fldChar w:fldCharType="end"/>
            </w:r>
            <w:r w:rsidRPr="00913E54">
              <w:rPr>
                <w:i/>
                <w:iCs/>
              </w:rPr>
              <w:t>)</w:t>
            </w:r>
          </w:p>
        </w:tc>
      </w:tr>
    </w:tbl>
    <w:p w14:paraId="611BE2D2" w14:textId="77777777" w:rsidR="007F4EDA" w:rsidRDefault="007F4EDA" w:rsidP="00660766"/>
    <w:p w14:paraId="5DBA8655" w14:textId="4CBD49CE" w:rsidR="00F047E1" w:rsidRDefault="00F047E1" w:rsidP="00846B52">
      <w:pPr>
        <w:pStyle w:val="Heading1"/>
      </w:pPr>
      <w:r>
        <w:t xml:space="preserve">Results and </w:t>
      </w:r>
      <w:r w:rsidR="006B1814">
        <w:t>D</w:t>
      </w:r>
      <w:r>
        <w:t>iscussion</w:t>
      </w:r>
    </w:p>
    <w:p w14:paraId="5BD3C590" w14:textId="77777777" w:rsidR="00053024" w:rsidRDefault="00053024" w:rsidP="000C6364">
      <w:pPr>
        <w:jc w:val="both"/>
      </w:pPr>
      <w:r>
        <w:t xml:space="preserve">In the "Results and Discussion" section, it's important to present your research findings clearly and in an organized manner. This involves using tables, graphs, or other visual aids to help illustrate your data, </w:t>
      </w:r>
      <w:proofErr w:type="gramStart"/>
      <w:r>
        <w:t>similar to</w:t>
      </w:r>
      <w:proofErr w:type="gramEnd"/>
      <w:r>
        <w:t xml:space="preserve"> what you see in Table 1 and Figure 1. Furthermore, it's essential to provide detailed descriptions of the outcomes of your experiments, surveys, or analyses.</w:t>
      </w:r>
    </w:p>
    <w:p w14:paraId="607AE746" w14:textId="77777777" w:rsidR="00CD3C25" w:rsidRDefault="00CD3C25" w:rsidP="00CD3C25"/>
    <w:p w14:paraId="27A31AFD" w14:textId="77777777" w:rsidR="00CD3C25" w:rsidRPr="00974CA5" w:rsidRDefault="00CD3C25" w:rsidP="00AD232E">
      <w:pPr>
        <w:pStyle w:val="TableandFigures"/>
      </w:pPr>
      <w:r w:rsidRPr="00974CA5">
        <w:t xml:space="preserve">Table 1. </w:t>
      </w:r>
    </w:p>
    <w:p w14:paraId="74A2BA5C" w14:textId="290A5819" w:rsidR="00CD3C25" w:rsidRPr="009C41A7" w:rsidRDefault="00CD3C25" w:rsidP="009C41A7">
      <w:pPr>
        <w:pStyle w:val="Heading3"/>
      </w:pPr>
      <w:bookmarkStart w:id="5" w:name="_qvhqj1m5pvbu" w:colFirst="0" w:colLast="0"/>
      <w:bookmarkEnd w:id="5"/>
      <w:r w:rsidRPr="009C41A7">
        <w:t xml:space="preserve">Ulysseus </w:t>
      </w:r>
      <w:r w:rsidR="007417AB" w:rsidRPr="009C41A7">
        <w:t>universities Facts</w:t>
      </w:r>
      <w:r w:rsidRPr="009C41A7">
        <w:t xml:space="preserve"> &amp; Figures</w:t>
      </w:r>
    </w:p>
    <w:tbl>
      <w:tblPr>
        <w:tblW w:w="5000" w:type="pct"/>
        <w:tblBorders>
          <w:top w:val="nil"/>
          <w:left w:val="nil"/>
          <w:bottom w:val="nil"/>
          <w:right w:val="nil"/>
          <w:insideH w:val="nil"/>
          <w:insideV w:val="nil"/>
        </w:tblBorders>
        <w:tblCellMar>
          <w:top w:w="100" w:type="dxa"/>
          <w:left w:w="100" w:type="dxa"/>
          <w:bottom w:w="100" w:type="dxa"/>
          <w:right w:w="100" w:type="dxa"/>
        </w:tblCellMar>
        <w:tblLook w:val="0600" w:firstRow="0" w:lastRow="0" w:firstColumn="0" w:lastColumn="0" w:noHBand="1" w:noVBand="1"/>
      </w:tblPr>
      <w:tblGrid>
        <w:gridCol w:w="2512"/>
        <w:gridCol w:w="809"/>
        <w:gridCol w:w="947"/>
        <w:gridCol w:w="811"/>
        <w:gridCol w:w="676"/>
        <w:gridCol w:w="676"/>
        <w:gridCol w:w="681"/>
        <w:gridCol w:w="952"/>
      </w:tblGrid>
      <w:tr w:rsidR="00CD3C25" w14:paraId="7A4F1226" w14:textId="77777777" w:rsidTr="00152B0B">
        <w:trPr>
          <w:trHeight w:val="690"/>
        </w:trPr>
        <w:tc>
          <w:tcPr>
            <w:tcW w:w="1558" w:type="pct"/>
            <w:tcBorders>
              <w:top w:val="single" w:sz="6" w:space="0" w:color="FFFFFF"/>
              <w:left w:val="single" w:sz="6" w:space="0" w:color="FFFFFF"/>
              <w:bottom w:val="single" w:sz="6" w:space="0" w:color="EFEFEF"/>
              <w:right w:val="single" w:sz="6" w:space="0" w:color="EFEFEF"/>
            </w:tcBorders>
            <w:shd w:val="clear" w:color="auto" w:fill="FFFFFF"/>
            <w:tcMar>
              <w:top w:w="0" w:type="dxa"/>
              <w:left w:w="40" w:type="dxa"/>
              <w:bottom w:w="0" w:type="dxa"/>
              <w:right w:w="40" w:type="dxa"/>
            </w:tcMar>
            <w:vAlign w:val="center"/>
          </w:tcPr>
          <w:p w14:paraId="21D44C44" w14:textId="77777777" w:rsidR="00CD3C25" w:rsidRDefault="00CD3C25" w:rsidP="003D65EF">
            <w:pPr>
              <w:widowControl w:val="0"/>
              <w:spacing w:line="23" w:lineRule="atLeast"/>
              <w:rPr>
                <w:rFonts w:ascii="Arial" w:eastAsia="Arial" w:hAnsi="Arial" w:cs="Arial"/>
                <w:sz w:val="20"/>
                <w:szCs w:val="20"/>
              </w:rPr>
            </w:pPr>
          </w:p>
        </w:tc>
        <w:tc>
          <w:tcPr>
            <w:tcW w:w="502" w:type="pct"/>
            <w:tcBorders>
              <w:top w:val="single" w:sz="6" w:space="0" w:color="FFFFFF"/>
              <w:left w:val="single" w:sz="6" w:space="0" w:color="CCCCCC"/>
              <w:bottom w:val="single" w:sz="6" w:space="0" w:color="EFEFEF"/>
              <w:right w:val="single" w:sz="6" w:space="0" w:color="FFFFFF"/>
            </w:tcBorders>
            <w:shd w:val="clear" w:color="auto" w:fill="E4B0B5"/>
            <w:tcMar>
              <w:top w:w="0" w:type="dxa"/>
              <w:left w:w="40" w:type="dxa"/>
              <w:bottom w:w="0" w:type="dxa"/>
              <w:right w:w="40" w:type="dxa"/>
            </w:tcMar>
            <w:vAlign w:val="center"/>
          </w:tcPr>
          <w:p w14:paraId="687E9575"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USE</w:t>
            </w:r>
          </w:p>
        </w:tc>
        <w:tc>
          <w:tcPr>
            <w:tcW w:w="587" w:type="pct"/>
            <w:tcBorders>
              <w:top w:val="single" w:sz="6" w:space="0" w:color="FFFFFF"/>
              <w:left w:val="single" w:sz="6" w:space="0" w:color="FFFFFF"/>
              <w:bottom w:val="single" w:sz="6" w:space="0" w:color="EFEFEF"/>
              <w:right w:val="single" w:sz="6" w:space="0" w:color="FFFFFF"/>
            </w:tcBorders>
            <w:shd w:val="clear" w:color="auto" w:fill="E4B0B5"/>
            <w:tcMar>
              <w:top w:w="0" w:type="dxa"/>
              <w:left w:w="40" w:type="dxa"/>
              <w:bottom w:w="0" w:type="dxa"/>
              <w:right w:w="40" w:type="dxa"/>
            </w:tcMar>
            <w:vAlign w:val="center"/>
          </w:tcPr>
          <w:p w14:paraId="5B3891A7" w14:textId="77777777" w:rsidR="00CD3C25" w:rsidRDefault="00CD3C25" w:rsidP="003D65EF">
            <w:pPr>
              <w:widowControl w:val="0"/>
              <w:spacing w:line="23" w:lineRule="atLeast"/>
              <w:jc w:val="center"/>
              <w:rPr>
                <w:rFonts w:ascii="Arial" w:eastAsia="Arial" w:hAnsi="Arial" w:cs="Arial"/>
                <w:sz w:val="20"/>
                <w:szCs w:val="20"/>
              </w:rPr>
            </w:pPr>
            <w:proofErr w:type="spellStart"/>
            <w:r>
              <w:rPr>
                <w:b/>
                <w:sz w:val="16"/>
                <w:szCs w:val="16"/>
              </w:rPr>
              <w:t>UniGe</w:t>
            </w:r>
            <w:proofErr w:type="spellEnd"/>
          </w:p>
        </w:tc>
        <w:tc>
          <w:tcPr>
            <w:tcW w:w="503" w:type="pct"/>
            <w:tcBorders>
              <w:top w:val="single" w:sz="6" w:space="0" w:color="FFFFFF"/>
              <w:left w:val="single" w:sz="6" w:space="0" w:color="FFFFFF"/>
              <w:bottom w:val="single" w:sz="6" w:space="0" w:color="EFEFEF"/>
              <w:right w:val="single" w:sz="6" w:space="0" w:color="FFFFFF"/>
            </w:tcBorders>
            <w:shd w:val="clear" w:color="auto" w:fill="E4B0B5"/>
            <w:tcMar>
              <w:top w:w="0" w:type="dxa"/>
              <w:left w:w="40" w:type="dxa"/>
              <w:bottom w:w="0" w:type="dxa"/>
              <w:right w:w="40" w:type="dxa"/>
            </w:tcMar>
            <w:vAlign w:val="center"/>
          </w:tcPr>
          <w:p w14:paraId="24389FF1"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UCA</w:t>
            </w:r>
          </w:p>
        </w:tc>
        <w:tc>
          <w:tcPr>
            <w:tcW w:w="419" w:type="pct"/>
            <w:tcBorders>
              <w:top w:val="single" w:sz="6" w:space="0" w:color="FFFFFF"/>
              <w:left w:val="single" w:sz="6" w:space="0" w:color="FFFFFF"/>
              <w:bottom w:val="single" w:sz="6" w:space="0" w:color="EFEFEF"/>
              <w:right w:val="single" w:sz="6" w:space="0" w:color="FFFFFF"/>
            </w:tcBorders>
            <w:shd w:val="clear" w:color="auto" w:fill="E4B0B5"/>
            <w:tcMar>
              <w:top w:w="0" w:type="dxa"/>
              <w:left w:w="40" w:type="dxa"/>
              <w:bottom w:w="0" w:type="dxa"/>
              <w:right w:w="40" w:type="dxa"/>
            </w:tcMar>
            <w:vAlign w:val="center"/>
          </w:tcPr>
          <w:p w14:paraId="2B5CA616"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TUKE</w:t>
            </w:r>
          </w:p>
        </w:tc>
        <w:tc>
          <w:tcPr>
            <w:tcW w:w="419" w:type="pct"/>
            <w:tcBorders>
              <w:top w:val="single" w:sz="6" w:space="0" w:color="FFFFFF"/>
              <w:left w:val="single" w:sz="6" w:space="0" w:color="FFFFFF"/>
              <w:bottom w:val="single" w:sz="6" w:space="0" w:color="EFEFEF"/>
              <w:right w:val="single" w:sz="6" w:space="0" w:color="FFFFFF"/>
            </w:tcBorders>
            <w:shd w:val="clear" w:color="auto" w:fill="E4B0B5"/>
            <w:tcMar>
              <w:top w:w="0" w:type="dxa"/>
              <w:left w:w="40" w:type="dxa"/>
              <w:bottom w:w="0" w:type="dxa"/>
              <w:right w:w="40" w:type="dxa"/>
            </w:tcMar>
            <w:vAlign w:val="center"/>
          </w:tcPr>
          <w:p w14:paraId="1C5C630D"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MCI</w:t>
            </w:r>
          </w:p>
        </w:tc>
        <w:tc>
          <w:tcPr>
            <w:tcW w:w="422" w:type="pct"/>
            <w:tcBorders>
              <w:top w:val="single" w:sz="6" w:space="0" w:color="FFFFFF"/>
              <w:left w:val="single" w:sz="6" w:space="0" w:color="FFFFFF"/>
              <w:bottom w:val="single" w:sz="6" w:space="0" w:color="EFEFEF"/>
              <w:right w:val="single" w:sz="6" w:space="0" w:color="FFFFFF"/>
            </w:tcBorders>
            <w:shd w:val="clear" w:color="auto" w:fill="E4B0B5"/>
            <w:tcMar>
              <w:top w:w="0" w:type="dxa"/>
              <w:left w:w="40" w:type="dxa"/>
              <w:bottom w:w="0" w:type="dxa"/>
              <w:right w:w="40" w:type="dxa"/>
            </w:tcMar>
            <w:vAlign w:val="center"/>
          </w:tcPr>
          <w:p w14:paraId="1F50A106" w14:textId="77777777" w:rsidR="00CD3C25" w:rsidRDefault="00CD3C25" w:rsidP="003D65EF">
            <w:pPr>
              <w:widowControl w:val="0"/>
              <w:spacing w:line="23" w:lineRule="atLeast"/>
              <w:jc w:val="center"/>
              <w:rPr>
                <w:b/>
                <w:sz w:val="16"/>
                <w:szCs w:val="16"/>
              </w:rPr>
            </w:pPr>
            <w:r>
              <w:rPr>
                <w:b/>
                <w:sz w:val="16"/>
                <w:szCs w:val="16"/>
              </w:rPr>
              <w:t>Haaga-</w:t>
            </w:r>
          </w:p>
          <w:p w14:paraId="733E189A"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Helia</w:t>
            </w:r>
          </w:p>
        </w:tc>
        <w:tc>
          <w:tcPr>
            <w:tcW w:w="590" w:type="pct"/>
            <w:tcBorders>
              <w:top w:val="single" w:sz="6" w:space="0" w:color="FFFFFF"/>
              <w:left w:val="single" w:sz="6" w:space="0" w:color="FFFFFF"/>
              <w:bottom w:val="single" w:sz="6" w:space="0" w:color="EFEFEF"/>
              <w:right w:val="single" w:sz="6" w:space="0" w:color="D9D9D9"/>
            </w:tcBorders>
            <w:shd w:val="clear" w:color="auto" w:fill="E4B0B5"/>
            <w:tcMar>
              <w:top w:w="0" w:type="dxa"/>
              <w:left w:w="40" w:type="dxa"/>
              <w:bottom w:w="0" w:type="dxa"/>
              <w:right w:w="40" w:type="dxa"/>
            </w:tcMar>
            <w:vAlign w:val="center"/>
          </w:tcPr>
          <w:p w14:paraId="3042B958" w14:textId="77777777" w:rsidR="00CD3C25" w:rsidRDefault="00CD3C25" w:rsidP="003D65EF">
            <w:pPr>
              <w:widowControl w:val="0"/>
              <w:spacing w:line="23" w:lineRule="atLeast"/>
              <w:jc w:val="center"/>
              <w:rPr>
                <w:b/>
                <w:sz w:val="16"/>
                <w:szCs w:val="16"/>
              </w:rPr>
            </w:pPr>
            <w:r>
              <w:rPr>
                <w:b/>
                <w:sz w:val="16"/>
                <w:szCs w:val="16"/>
              </w:rPr>
              <w:t>TOTAL in</w:t>
            </w:r>
          </w:p>
          <w:p w14:paraId="0ACD1FF1"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ULYSSEUS</w:t>
            </w:r>
          </w:p>
        </w:tc>
      </w:tr>
      <w:tr w:rsidR="00CD3C25" w14:paraId="17ECE04E" w14:textId="77777777" w:rsidTr="00152B0B">
        <w:trPr>
          <w:trHeight w:val="570"/>
        </w:trPr>
        <w:tc>
          <w:tcPr>
            <w:tcW w:w="1558" w:type="pct"/>
            <w:tcBorders>
              <w:top w:val="single" w:sz="6" w:space="0" w:color="CCCCCC"/>
              <w:left w:val="single" w:sz="6" w:space="0" w:color="FFFFFF"/>
              <w:bottom w:val="single" w:sz="6" w:space="0" w:color="EFEFEF"/>
              <w:right w:val="single" w:sz="6" w:space="0" w:color="EFEFEF"/>
            </w:tcBorders>
            <w:shd w:val="clear" w:color="auto" w:fill="AEB4D5"/>
            <w:tcMar>
              <w:top w:w="0" w:type="dxa"/>
              <w:left w:w="40" w:type="dxa"/>
              <w:bottom w:w="0" w:type="dxa"/>
              <w:right w:w="40" w:type="dxa"/>
            </w:tcMar>
            <w:vAlign w:val="center"/>
          </w:tcPr>
          <w:p w14:paraId="46784573" w14:textId="77777777" w:rsidR="00CD3C25" w:rsidRDefault="00CD3C25" w:rsidP="003D65EF">
            <w:pPr>
              <w:widowControl w:val="0"/>
              <w:spacing w:line="23" w:lineRule="atLeast"/>
              <w:ind w:right="112"/>
              <w:jc w:val="right"/>
              <w:rPr>
                <w:rFonts w:ascii="Arial" w:eastAsia="Arial" w:hAnsi="Arial" w:cs="Arial"/>
                <w:sz w:val="20"/>
                <w:szCs w:val="20"/>
              </w:rPr>
            </w:pPr>
            <w:r>
              <w:rPr>
                <w:b/>
                <w:sz w:val="16"/>
                <w:szCs w:val="16"/>
              </w:rPr>
              <w:t>Founded</w:t>
            </w:r>
          </w:p>
        </w:tc>
        <w:tc>
          <w:tcPr>
            <w:tcW w:w="502"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0F0D1A2E"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1505</w:t>
            </w:r>
          </w:p>
        </w:tc>
        <w:tc>
          <w:tcPr>
            <w:tcW w:w="587"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04B2228B"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1481</w:t>
            </w:r>
          </w:p>
        </w:tc>
        <w:tc>
          <w:tcPr>
            <w:tcW w:w="503"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40E3DB14"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2020</w:t>
            </w:r>
          </w:p>
        </w:tc>
        <w:tc>
          <w:tcPr>
            <w:tcW w:w="419"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00586B08"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1952</w:t>
            </w:r>
          </w:p>
        </w:tc>
        <w:tc>
          <w:tcPr>
            <w:tcW w:w="419"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5B0EC06F"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1995</w:t>
            </w:r>
          </w:p>
        </w:tc>
        <w:tc>
          <w:tcPr>
            <w:tcW w:w="422"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5FF95ACF" w14:textId="77777777" w:rsidR="00CD3C25" w:rsidRDefault="00CD3C25" w:rsidP="003D65EF">
            <w:pPr>
              <w:widowControl w:val="0"/>
              <w:spacing w:line="23" w:lineRule="atLeast"/>
              <w:jc w:val="center"/>
              <w:rPr>
                <w:rFonts w:ascii="Arial" w:eastAsia="Arial" w:hAnsi="Arial" w:cs="Arial"/>
                <w:sz w:val="20"/>
                <w:szCs w:val="20"/>
              </w:rPr>
            </w:pPr>
            <w:r>
              <w:rPr>
                <w:b/>
                <w:sz w:val="16"/>
                <w:szCs w:val="16"/>
              </w:rPr>
              <w:t>2007</w:t>
            </w:r>
          </w:p>
        </w:tc>
        <w:tc>
          <w:tcPr>
            <w:tcW w:w="590" w:type="pct"/>
            <w:tcBorders>
              <w:top w:val="single" w:sz="6" w:space="0" w:color="CCCCCC"/>
              <w:left w:val="single" w:sz="6" w:space="0" w:color="CCCCCC"/>
              <w:bottom w:val="single" w:sz="6" w:space="0" w:color="EFEFEF"/>
              <w:right w:val="single" w:sz="6" w:space="0" w:color="D9D9D9"/>
            </w:tcBorders>
            <w:shd w:val="clear" w:color="auto" w:fill="FFFFFF"/>
            <w:tcMar>
              <w:top w:w="0" w:type="dxa"/>
              <w:left w:w="40" w:type="dxa"/>
              <w:bottom w:w="0" w:type="dxa"/>
              <w:right w:w="40" w:type="dxa"/>
            </w:tcMar>
            <w:vAlign w:val="center"/>
          </w:tcPr>
          <w:p w14:paraId="7C1DA26B" w14:textId="77777777" w:rsidR="00CD3C25" w:rsidRDefault="00CD3C25" w:rsidP="003D65EF">
            <w:pPr>
              <w:widowControl w:val="0"/>
              <w:spacing w:line="23" w:lineRule="atLeast"/>
              <w:rPr>
                <w:rFonts w:ascii="Arial" w:eastAsia="Arial" w:hAnsi="Arial" w:cs="Arial"/>
                <w:sz w:val="20"/>
                <w:szCs w:val="20"/>
              </w:rPr>
            </w:pPr>
          </w:p>
        </w:tc>
      </w:tr>
      <w:tr w:rsidR="00CD3C25" w14:paraId="46CC3B44" w14:textId="77777777" w:rsidTr="00152B0B">
        <w:trPr>
          <w:trHeight w:val="570"/>
        </w:trPr>
        <w:tc>
          <w:tcPr>
            <w:tcW w:w="1558" w:type="pct"/>
            <w:tcBorders>
              <w:top w:val="single" w:sz="6" w:space="0" w:color="CCCCCC"/>
              <w:left w:val="single" w:sz="6" w:space="0" w:color="FFFFFF"/>
              <w:bottom w:val="single" w:sz="6" w:space="0" w:color="EFEFEF"/>
              <w:right w:val="single" w:sz="6" w:space="0" w:color="EFEFEF"/>
            </w:tcBorders>
            <w:shd w:val="clear" w:color="auto" w:fill="AEB4D5"/>
            <w:tcMar>
              <w:top w:w="0" w:type="dxa"/>
              <w:left w:w="40" w:type="dxa"/>
              <w:bottom w:w="0" w:type="dxa"/>
              <w:right w:w="40" w:type="dxa"/>
            </w:tcMar>
            <w:vAlign w:val="center"/>
          </w:tcPr>
          <w:p w14:paraId="7565C682" w14:textId="77777777" w:rsidR="00CD3C25" w:rsidRDefault="00CD3C25" w:rsidP="003D65EF">
            <w:pPr>
              <w:widowControl w:val="0"/>
              <w:spacing w:line="23" w:lineRule="atLeast"/>
              <w:ind w:right="112"/>
              <w:jc w:val="right"/>
              <w:rPr>
                <w:rFonts w:ascii="Arial" w:eastAsia="Arial" w:hAnsi="Arial" w:cs="Arial"/>
                <w:sz w:val="20"/>
                <w:szCs w:val="20"/>
              </w:rPr>
            </w:pPr>
            <w:r>
              <w:rPr>
                <w:b/>
                <w:sz w:val="16"/>
                <w:szCs w:val="16"/>
              </w:rPr>
              <w:t>Students</w:t>
            </w:r>
          </w:p>
        </w:tc>
        <w:tc>
          <w:tcPr>
            <w:tcW w:w="502"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5C7D4F94" w14:textId="77777777" w:rsidR="00CD3C25" w:rsidRDefault="00CD3C25" w:rsidP="003D65EF">
            <w:pPr>
              <w:widowControl w:val="0"/>
              <w:spacing w:line="23" w:lineRule="atLeast"/>
              <w:jc w:val="center"/>
              <w:rPr>
                <w:rFonts w:ascii="Arial" w:eastAsia="Arial" w:hAnsi="Arial" w:cs="Arial"/>
                <w:sz w:val="20"/>
                <w:szCs w:val="20"/>
              </w:rPr>
            </w:pPr>
            <w:r>
              <w:rPr>
                <w:sz w:val="16"/>
                <w:szCs w:val="16"/>
              </w:rPr>
              <w:t>71.577</w:t>
            </w:r>
          </w:p>
        </w:tc>
        <w:tc>
          <w:tcPr>
            <w:tcW w:w="587"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4E62BF66" w14:textId="77777777" w:rsidR="00CD3C25" w:rsidRDefault="00CD3C25" w:rsidP="003D65EF">
            <w:pPr>
              <w:widowControl w:val="0"/>
              <w:spacing w:line="23" w:lineRule="atLeast"/>
              <w:jc w:val="center"/>
              <w:rPr>
                <w:rFonts w:ascii="Arial" w:eastAsia="Arial" w:hAnsi="Arial" w:cs="Arial"/>
                <w:sz w:val="20"/>
                <w:szCs w:val="20"/>
              </w:rPr>
            </w:pPr>
            <w:r>
              <w:rPr>
                <w:sz w:val="16"/>
                <w:szCs w:val="16"/>
              </w:rPr>
              <w:t>38.540</w:t>
            </w:r>
          </w:p>
        </w:tc>
        <w:tc>
          <w:tcPr>
            <w:tcW w:w="503"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3D5595B4" w14:textId="77777777" w:rsidR="00CD3C25" w:rsidRDefault="00CD3C25" w:rsidP="003D65EF">
            <w:pPr>
              <w:widowControl w:val="0"/>
              <w:spacing w:line="23" w:lineRule="atLeast"/>
              <w:jc w:val="center"/>
              <w:rPr>
                <w:rFonts w:ascii="Arial" w:eastAsia="Arial" w:hAnsi="Arial" w:cs="Arial"/>
                <w:sz w:val="20"/>
                <w:szCs w:val="20"/>
              </w:rPr>
            </w:pPr>
            <w:r>
              <w:rPr>
                <w:sz w:val="16"/>
                <w:szCs w:val="16"/>
              </w:rPr>
              <w:t>29.903</w:t>
            </w:r>
          </w:p>
        </w:tc>
        <w:tc>
          <w:tcPr>
            <w:tcW w:w="419"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175CF894" w14:textId="77777777" w:rsidR="00CD3C25" w:rsidRDefault="00CD3C25" w:rsidP="003D65EF">
            <w:pPr>
              <w:widowControl w:val="0"/>
              <w:spacing w:line="23" w:lineRule="atLeast"/>
              <w:jc w:val="center"/>
              <w:rPr>
                <w:rFonts w:ascii="Arial" w:eastAsia="Arial" w:hAnsi="Arial" w:cs="Arial"/>
                <w:sz w:val="20"/>
                <w:szCs w:val="20"/>
              </w:rPr>
            </w:pPr>
            <w:r>
              <w:rPr>
                <w:sz w:val="16"/>
                <w:szCs w:val="16"/>
              </w:rPr>
              <w:t>9.110</w:t>
            </w:r>
          </w:p>
        </w:tc>
        <w:tc>
          <w:tcPr>
            <w:tcW w:w="419"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64B9059A" w14:textId="77777777" w:rsidR="00CD3C25" w:rsidRDefault="00CD3C25" w:rsidP="003D65EF">
            <w:pPr>
              <w:widowControl w:val="0"/>
              <w:spacing w:line="23" w:lineRule="atLeast"/>
              <w:jc w:val="center"/>
              <w:rPr>
                <w:rFonts w:ascii="Arial" w:eastAsia="Arial" w:hAnsi="Arial" w:cs="Arial"/>
                <w:sz w:val="20"/>
                <w:szCs w:val="20"/>
              </w:rPr>
            </w:pPr>
            <w:r>
              <w:rPr>
                <w:sz w:val="16"/>
                <w:szCs w:val="16"/>
              </w:rPr>
              <w:t>3.400</w:t>
            </w:r>
          </w:p>
        </w:tc>
        <w:tc>
          <w:tcPr>
            <w:tcW w:w="422"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2918DBDC" w14:textId="77777777" w:rsidR="00CD3C25" w:rsidRDefault="00CD3C25" w:rsidP="003D65EF">
            <w:pPr>
              <w:widowControl w:val="0"/>
              <w:spacing w:line="23" w:lineRule="atLeast"/>
              <w:jc w:val="center"/>
              <w:rPr>
                <w:rFonts w:ascii="Arial" w:eastAsia="Arial" w:hAnsi="Arial" w:cs="Arial"/>
                <w:sz w:val="20"/>
                <w:szCs w:val="20"/>
              </w:rPr>
            </w:pPr>
            <w:r>
              <w:rPr>
                <w:sz w:val="16"/>
                <w:szCs w:val="16"/>
              </w:rPr>
              <w:t>11.000</w:t>
            </w:r>
          </w:p>
        </w:tc>
        <w:tc>
          <w:tcPr>
            <w:tcW w:w="590" w:type="pct"/>
            <w:tcBorders>
              <w:top w:val="single" w:sz="6" w:space="0" w:color="CCCCCC"/>
              <w:left w:val="single" w:sz="6" w:space="0" w:color="CCCCCC"/>
              <w:bottom w:val="single" w:sz="6" w:space="0" w:color="EFEFEF"/>
              <w:right w:val="single" w:sz="6" w:space="0" w:color="D9D9D9"/>
            </w:tcBorders>
            <w:shd w:val="clear" w:color="auto" w:fill="FFFFFF"/>
            <w:tcMar>
              <w:top w:w="0" w:type="dxa"/>
              <w:left w:w="40" w:type="dxa"/>
              <w:bottom w:w="0" w:type="dxa"/>
              <w:right w:w="40" w:type="dxa"/>
            </w:tcMar>
            <w:vAlign w:val="center"/>
          </w:tcPr>
          <w:p w14:paraId="39B74483" w14:textId="77777777" w:rsidR="00CD3C25" w:rsidRDefault="00CD3C25" w:rsidP="003D65EF">
            <w:pPr>
              <w:widowControl w:val="0"/>
              <w:spacing w:line="23" w:lineRule="atLeast"/>
              <w:jc w:val="center"/>
              <w:rPr>
                <w:rFonts w:ascii="Arial" w:eastAsia="Arial" w:hAnsi="Arial" w:cs="Arial"/>
                <w:sz w:val="20"/>
                <w:szCs w:val="20"/>
              </w:rPr>
            </w:pPr>
            <w:r>
              <w:rPr>
                <w:sz w:val="16"/>
                <w:szCs w:val="16"/>
              </w:rPr>
              <w:t>163.530</w:t>
            </w:r>
          </w:p>
        </w:tc>
      </w:tr>
      <w:tr w:rsidR="00CD3C25" w14:paraId="37DD0081" w14:textId="77777777" w:rsidTr="00152B0B">
        <w:trPr>
          <w:trHeight w:val="555"/>
        </w:trPr>
        <w:tc>
          <w:tcPr>
            <w:tcW w:w="1558" w:type="pct"/>
            <w:tcBorders>
              <w:top w:val="single" w:sz="6" w:space="0" w:color="CCCCCC"/>
              <w:left w:val="single" w:sz="6" w:space="0" w:color="FFFFFF"/>
              <w:bottom w:val="single" w:sz="6" w:space="0" w:color="EFEFEF"/>
              <w:right w:val="single" w:sz="6" w:space="0" w:color="EFEFEF"/>
            </w:tcBorders>
            <w:shd w:val="clear" w:color="auto" w:fill="AEB4D5"/>
            <w:tcMar>
              <w:top w:w="0" w:type="dxa"/>
              <w:left w:w="40" w:type="dxa"/>
              <w:bottom w:w="0" w:type="dxa"/>
              <w:right w:w="40" w:type="dxa"/>
            </w:tcMar>
            <w:vAlign w:val="center"/>
          </w:tcPr>
          <w:p w14:paraId="240A8C34" w14:textId="77777777" w:rsidR="00CD3C25" w:rsidRDefault="00CD3C25" w:rsidP="003D65EF">
            <w:pPr>
              <w:widowControl w:val="0"/>
              <w:spacing w:line="23" w:lineRule="atLeast"/>
              <w:ind w:right="112"/>
              <w:jc w:val="right"/>
              <w:rPr>
                <w:rFonts w:ascii="Arial" w:eastAsia="Arial" w:hAnsi="Arial" w:cs="Arial"/>
                <w:sz w:val="20"/>
                <w:szCs w:val="20"/>
              </w:rPr>
            </w:pPr>
            <w:r>
              <w:rPr>
                <w:b/>
                <w:sz w:val="16"/>
                <w:szCs w:val="16"/>
              </w:rPr>
              <w:t>Technical and Administrative Staff</w:t>
            </w:r>
          </w:p>
        </w:tc>
        <w:tc>
          <w:tcPr>
            <w:tcW w:w="502"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43B15AF7" w14:textId="77777777" w:rsidR="00CD3C25" w:rsidRDefault="00CD3C25" w:rsidP="003D65EF">
            <w:pPr>
              <w:widowControl w:val="0"/>
              <w:spacing w:line="23" w:lineRule="atLeast"/>
              <w:jc w:val="center"/>
              <w:rPr>
                <w:rFonts w:ascii="Arial" w:eastAsia="Arial" w:hAnsi="Arial" w:cs="Arial"/>
                <w:sz w:val="20"/>
                <w:szCs w:val="20"/>
              </w:rPr>
            </w:pPr>
            <w:r>
              <w:rPr>
                <w:sz w:val="16"/>
                <w:szCs w:val="16"/>
              </w:rPr>
              <w:t>6.857</w:t>
            </w:r>
          </w:p>
        </w:tc>
        <w:tc>
          <w:tcPr>
            <w:tcW w:w="587"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05FB98CA" w14:textId="77777777" w:rsidR="00CD3C25" w:rsidRDefault="00CD3C25" w:rsidP="003D65EF">
            <w:pPr>
              <w:widowControl w:val="0"/>
              <w:spacing w:line="23" w:lineRule="atLeast"/>
              <w:jc w:val="center"/>
              <w:rPr>
                <w:rFonts w:ascii="Arial" w:eastAsia="Arial" w:hAnsi="Arial" w:cs="Arial"/>
                <w:sz w:val="20"/>
                <w:szCs w:val="20"/>
              </w:rPr>
            </w:pPr>
            <w:r>
              <w:rPr>
                <w:sz w:val="16"/>
                <w:szCs w:val="16"/>
              </w:rPr>
              <w:t>1.330</w:t>
            </w:r>
          </w:p>
        </w:tc>
        <w:tc>
          <w:tcPr>
            <w:tcW w:w="503"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202135CE" w14:textId="77777777" w:rsidR="00CD3C25" w:rsidRDefault="00CD3C25" w:rsidP="003D65EF">
            <w:pPr>
              <w:widowControl w:val="0"/>
              <w:spacing w:line="23" w:lineRule="atLeast"/>
              <w:jc w:val="center"/>
              <w:rPr>
                <w:rFonts w:ascii="Arial" w:eastAsia="Arial" w:hAnsi="Arial" w:cs="Arial"/>
                <w:sz w:val="20"/>
                <w:szCs w:val="20"/>
              </w:rPr>
            </w:pPr>
            <w:r>
              <w:rPr>
                <w:sz w:val="16"/>
                <w:szCs w:val="16"/>
              </w:rPr>
              <w:t>1.329</w:t>
            </w:r>
          </w:p>
        </w:tc>
        <w:tc>
          <w:tcPr>
            <w:tcW w:w="419"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3519F10F" w14:textId="77777777" w:rsidR="00CD3C25" w:rsidRDefault="00CD3C25" w:rsidP="003D65EF">
            <w:pPr>
              <w:widowControl w:val="0"/>
              <w:spacing w:line="23" w:lineRule="atLeast"/>
              <w:jc w:val="center"/>
              <w:rPr>
                <w:rFonts w:ascii="Arial" w:eastAsia="Arial" w:hAnsi="Arial" w:cs="Arial"/>
                <w:sz w:val="20"/>
                <w:szCs w:val="20"/>
              </w:rPr>
            </w:pPr>
            <w:r>
              <w:rPr>
                <w:sz w:val="16"/>
                <w:szCs w:val="16"/>
              </w:rPr>
              <w:t>853</w:t>
            </w:r>
          </w:p>
        </w:tc>
        <w:tc>
          <w:tcPr>
            <w:tcW w:w="419"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3F41A264" w14:textId="77777777" w:rsidR="00CD3C25" w:rsidRDefault="00CD3C25" w:rsidP="003D65EF">
            <w:pPr>
              <w:widowControl w:val="0"/>
              <w:spacing w:line="23" w:lineRule="atLeast"/>
              <w:jc w:val="center"/>
              <w:rPr>
                <w:rFonts w:ascii="Arial" w:eastAsia="Arial" w:hAnsi="Arial" w:cs="Arial"/>
                <w:sz w:val="20"/>
                <w:szCs w:val="20"/>
              </w:rPr>
            </w:pPr>
            <w:r>
              <w:rPr>
                <w:sz w:val="16"/>
                <w:szCs w:val="16"/>
              </w:rPr>
              <w:t>46</w:t>
            </w:r>
          </w:p>
        </w:tc>
        <w:tc>
          <w:tcPr>
            <w:tcW w:w="422"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53FFBD47" w14:textId="77777777" w:rsidR="00CD3C25" w:rsidRDefault="00CD3C25" w:rsidP="003D65EF">
            <w:pPr>
              <w:widowControl w:val="0"/>
              <w:spacing w:line="23" w:lineRule="atLeast"/>
              <w:jc w:val="center"/>
              <w:rPr>
                <w:rFonts w:ascii="Arial" w:eastAsia="Arial" w:hAnsi="Arial" w:cs="Arial"/>
                <w:sz w:val="20"/>
                <w:szCs w:val="20"/>
              </w:rPr>
            </w:pPr>
            <w:r>
              <w:rPr>
                <w:sz w:val="16"/>
                <w:szCs w:val="16"/>
              </w:rPr>
              <w:t>257</w:t>
            </w:r>
          </w:p>
        </w:tc>
        <w:tc>
          <w:tcPr>
            <w:tcW w:w="590" w:type="pct"/>
            <w:tcBorders>
              <w:top w:val="single" w:sz="6" w:space="0" w:color="CCCCCC"/>
              <w:left w:val="single" w:sz="6" w:space="0" w:color="CCCCCC"/>
              <w:bottom w:val="single" w:sz="6" w:space="0" w:color="EFEFEF"/>
              <w:right w:val="single" w:sz="6" w:space="0" w:color="D9D9D9"/>
            </w:tcBorders>
            <w:shd w:val="clear" w:color="auto" w:fill="FFFFFF"/>
            <w:tcMar>
              <w:top w:w="0" w:type="dxa"/>
              <w:left w:w="40" w:type="dxa"/>
              <w:bottom w:w="0" w:type="dxa"/>
              <w:right w:w="40" w:type="dxa"/>
            </w:tcMar>
            <w:vAlign w:val="center"/>
          </w:tcPr>
          <w:p w14:paraId="150D3CAA" w14:textId="77777777" w:rsidR="00CD3C25" w:rsidRDefault="00CD3C25" w:rsidP="003D65EF">
            <w:pPr>
              <w:widowControl w:val="0"/>
              <w:spacing w:line="23" w:lineRule="atLeast"/>
              <w:jc w:val="center"/>
              <w:rPr>
                <w:rFonts w:ascii="Arial" w:eastAsia="Arial" w:hAnsi="Arial" w:cs="Arial"/>
                <w:sz w:val="20"/>
                <w:szCs w:val="20"/>
              </w:rPr>
            </w:pPr>
            <w:r>
              <w:rPr>
                <w:sz w:val="16"/>
                <w:szCs w:val="16"/>
              </w:rPr>
              <w:t>10.672</w:t>
            </w:r>
          </w:p>
        </w:tc>
      </w:tr>
      <w:tr w:rsidR="00CD3C25" w14:paraId="1A68F4DF" w14:textId="77777777" w:rsidTr="00152B0B">
        <w:trPr>
          <w:trHeight w:val="570"/>
        </w:trPr>
        <w:tc>
          <w:tcPr>
            <w:tcW w:w="1558" w:type="pct"/>
            <w:tcBorders>
              <w:top w:val="single" w:sz="6" w:space="0" w:color="CCCCCC"/>
              <w:left w:val="single" w:sz="6" w:space="0" w:color="FFFFFF"/>
              <w:bottom w:val="single" w:sz="6" w:space="0" w:color="EFEFEF"/>
              <w:right w:val="single" w:sz="6" w:space="0" w:color="EFEFEF"/>
            </w:tcBorders>
            <w:shd w:val="clear" w:color="auto" w:fill="AEB4D5"/>
            <w:tcMar>
              <w:top w:w="0" w:type="dxa"/>
              <w:left w:w="40" w:type="dxa"/>
              <w:bottom w:w="0" w:type="dxa"/>
              <w:right w:w="40" w:type="dxa"/>
            </w:tcMar>
            <w:vAlign w:val="center"/>
          </w:tcPr>
          <w:p w14:paraId="346917ED" w14:textId="77777777" w:rsidR="00CD3C25" w:rsidRDefault="00CD3C25" w:rsidP="003D65EF">
            <w:pPr>
              <w:widowControl w:val="0"/>
              <w:spacing w:line="23" w:lineRule="atLeast"/>
              <w:ind w:right="112"/>
              <w:jc w:val="right"/>
              <w:rPr>
                <w:rFonts w:ascii="Arial" w:eastAsia="Arial" w:hAnsi="Arial" w:cs="Arial"/>
                <w:sz w:val="20"/>
                <w:szCs w:val="20"/>
              </w:rPr>
            </w:pPr>
            <w:r>
              <w:rPr>
                <w:b/>
                <w:sz w:val="16"/>
                <w:szCs w:val="16"/>
              </w:rPr>
              <w:t>Academic Staff faculty</w:t>
            </w:r>
          </w:p>
        </w:tc>
        <w:tc>
          <w:tcPr>
            <w:tcW w:w="502"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3EC7A861" w14:textId="77777777" w:rsidR="00CD3C25" w:rsidRDefault="00CD3C25" w:rsidP="003D65EF">
            <w:pPr>
              <w:widowControl w:val="0"/>
              <w:spacing w:line="23" w:lineRule="atLeast"/>
              <w:jc w:val="center"/>
              <w:rPr>
                <w:rFonts w:ascii="Arial" w:eastAsia="Arial" w:hAnsi="Arial" w:cs="Arial"/>
                <w:sz w:val="20"/>
                <w:szCs w:val="20"/>
              </w:rPr>
            </w:pPr>
            <w:r>
              <w:rPr>
                <w:sz w:val="16"/>
                <w:szCs w:val="16"/>
              </w:rPr>
              <w:t>4.185</w:t>
            </w:r>
          </w:p>
        </w:tc>
        <w:tc>
          <w:tcPr>
            <w:tcW w:w="587"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0C935D72" w14:textId="77777777" w:rsidR="00CD3C25" w:rsidRDefault="00CD3C25" w:rsidP="003D65EF">
            <w:pPr>
              <w:widowControl w:val="0"/>
              <w:spacing w:line="23" w:lineRule="atLeast"/>
              <w:jc w:val="center"/>
              <w:rPr>
                <w:rFonts w:ascii="Arial" w:eastAsia="Arial" w:hAnsi="Arial" w:cs="Arial"/>
                <w:sz w:val="20"/>
                <w:szCs w:val="20"/>
              </w:rPr>
            </w:pPr>
            <w:r>
              <w:rPr>
                <w:sz w:val="16"/>
                <w:szCs w:val="16"/>
              </w:rPr>
              <w:t>1.224</w:t>
            </w:r>
          </w:p>
        </w:tc>
        <w:tc>
          <w:tcPr>
            <w:tcW w:w="503"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0C74877A" w14:textId="77777777" w:rsidR="00CD3C25" w:rsidRDefault="00CD3C25" w:rsidP="003D65EF">
            <w:pPr>
              <w:widowControl w:val="0"/>
              <w:spacing w:line="23" w:lineRule="atLeast"/>
              <w:jc w:val="center"/>
              <w:rPr>
                <w:rFonts w:ascii="Arial" w:eastAsia="Arial" w:hAnsi="Arial" w:cs="Arial"/>
                <w:sz w:val="20"/>
                <w:szCs w:val="20"/>
              </w:rPr>
            </w:pPr>
            <w:r>
              <w:rPr>
                <w:sz w:val="16"/>
                <w:szCs w:val="16"/>
              </w:rPr>
              <w:t>1.628</w:t>
            </w:r>
          </w:p>
        </w:tc>
        <w:tc>
          <w:tcPr>
            <w:tcW w:w="419"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6D7E1B79" w14:textId="77777777" w:rsidR="00CD3C25" w:rsidRDefault="00CD3C25" w:rsidP="003D65EF">
            <w:pPr>
              <w:widowControl w:val="0"/>
              <w:spacing w:line="23" w:lineRule="atLeast"/>
              <w:jc w:val="center"/>
              <w:rPr>
                <w:rFonts w:ascii="Arial" w:eastAsia="Arial" w:hAnsi="Arial" w:cs="Arial"/>
                <w:sz w:val="20"/>
                <w:szCs w:val="20"/>
              </w:rPr>
            </w:pPr>
            <w:r>
              <w:rPr>
                <w:sz w:val="16"/>
                <w:szCs w:val="16"/>
              </w:rPr>
              <w:t>851</w:t>
            </w:r>
          </w:p>
        </w:tc>
        <w:tc>
          <w:tcPr>
            <w:tcW w:w="419"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19F0EE17" w14:textId="77777777" w:rsidR="00CD3C25" w:rsidRDefault="00CD3C25" w:rsidP="003D65EF">
            <w:pPr>
              <w:widowControl w:val="0"/>
              <w:spacing w:line="23" w:lineRule="atLeast"/>
              <w:jc w:val="center"/>
              <w:rPr>
                <w:rFonts w:ascii="Arial" w:eastAsia="Arial" w:hAnsi="Arial" w:cs="Arial"/>
                <w:sz w:val="20"/>
                <w:szCs w:val="20"/>
              </w:rPr>
            </w:pPr>
            <w:r>
              <w:rPr>
                <w:sz w:val="16"/>
                <w:szCs w:val="16"/>
              </w:rPr>
              <w:t>220</w:t>
            </w:r>
          </w:p>
        </w:tc>
        <w:tc>
          <w:tcPr>
            <w:tcW w:w="422" w:type="pct"/>
            <w:tcBorders>
              <w:top w:val="single" w:sz="6" w:space="0" w:color="CCCCCC"/>
              <w:left w:val="single" w:sz="6" w:space="0" w:color="CCCCCC"/>
              <w:bottom w:val="single" w:sz="6" w:space="0" w:color="EFEFEF"/>
              <w:right w:val="single" w:sz="6" w:space="0" w:color="EFEFEF"/>
            </w:tcBorders>
            <w:shd w:val="clear" w:color="auto" w:fill="FFFFFF"/>
            <w:tcMar>
              <w:top w:w="0" w:type="dxa"/>
              <w:left w:w="40" w:type="dxa"/>
              <w:bottom w:w="0" w:type="dxa"/>
              <w:right w:w="40" w:type="dxa"/>
            </w:tcMar>
            <w:vAlign w:val="center"/>
          </w:tcPr>
          <w:p w14:paraId="4AEAA905" w14:textId="77777777" w:rsidR="00CD3C25" w:rsidRDefault="00CD3C25" w:rsidP="003D65EF">
            <w:pPr>
              <w:widowControl w:val="0"/>
              <w:spacing w:line="23" w:lineRule="atLeast"/>
              <w:jc w:val="center"/>
              <w:rPr>
                <w:rFonts w:ascii="Arial" w:eastAsia="Arial" w:hAnsi="Arial" w:cs="Arial"/>
                <w:sz w:val="20"/>
                <w:szCs w:val="20"/>
              </w:rPr>
            </w:pPr>
            <w:r>
              <w:rPr>
                <w:sz w:val="16"/>
                <w:szCs w:val="16"/>
              </w:rPr>
              <w:t>391</w:t>
            </w:r>
          </w:p>
        </w:tc>
        <w:tc>
          <w:tcPr>
            <w:tcW w:w="590" w:type="pct"/>
            <w:tcBorders>
              <w:top w:val="single" w:sz="6" w:space="0" w:color="CCCCCC"/>
              <w:left w:val="single" w:sz="6" w:space="0" w:color="CCCCCC"/>
              <w:bottom w:val="single" w:sz="6" w:space="0" w:color="EFEFEF"/>
              <w:right w:val="single" w:sz="6" w:space="0" w:color="D9D9D9"/>
            </w:tcBorders>
            <w:shd w:val="clear" w:color="auto" w:fill="FFFFFF"/>
            <w:tcMar>
              <w:top w:w="0" w:type="dxa"/>
              <w:left w:w="40" w:type="dxa"/>
              <w:bottom w:w="0" w:type="dxa"/>
              <w:right w:w="40" w:type="dxa"/>
            </w:tcMar>
            <w:vAlign w:val="center"/>
          </w:tcPr>
          <w:p w14:paraId="2762F54B" w14:textId="77777777" w:rsidR="00CD3C25" w:rsidRDefault="00CD3C25" w:rsidP="003D65EF">
            <w:pPr>
              <w:widowControl w:val="0"/>
              <w:spacing w:line="23" w:lineRule="atLeast"/>
              <w:jc w:val="center"/>
              <w:rPr>
                <w:rFonts w:ascii="Arial" w:eastAsia="Arial" w:hAnsi="Arial" w:cs="Arial"/>
                <w:sz w:val="20"/>
                <w:szCs w:val="20"/>
              </w:rPr>
            </w:pPr>
            <w:r>
              <w:rPr>
                <w:sz w:val="16"/>
                <w:szCs w:val="16"/>
              </w:rPr>
              <w:t>8.499</w:t>
            </w:r>
          </w:p>
        </w:tc>
      </w:tr>
    </w:tbl>
    <w:p w14:paraId="645E4545" w14:textId="098C84D9" w:rsidR="00CD3C25" w:rsidRDefault="00CD3C25" w:rsidP="00CD3C25">
      <w:pPr>
        <w:spacing w:after="192"/>
        <w:jc w:val="both"/>
        <w:rPr>
          <w:rFonts w:ascii="Calibri" w:eastAsia="Calibri" w:hAnsi="Calibri" w:cs="Calibri"/>
        </w:rPr>
      </w:pPr>
    </w:p>
    <w:p w14:paraId="06AA4138" w14:textId="593269DC" w:rsidR="009C78C1" w:rsidRDefault="009C78C1" w:rsidP="009C78C1">
      <w:pPr>
        <w:jc w:val="both"/>
      </w:pPr>
      <w:r>
        <w:t>Also, the results presented earlier are interpreted and analyzed. The findings are explained in relation to the research question or hypothesis. Additionally, comparisons are made between the results and previous studies, and any implications or limitations of the research are discussed. Suggestions for future research directions are often included in the conclusion of the discussion section.</w:t>
      </w:r>
    </w:p>
    <w:p w14:paraId="51A901A1" w14:textId="77777777" w:rsidR="00CD3C25" w:rsidRDefault="00CD3C25" w:rsidP="006312CC"/>
    <w:p w14:paraId="4D9DD4FB" w14:textId="0B7466C4" w:rsidR="00F047E1" w:rsidRDefault="001F0F75" w:rsidP="001F0F75">
      <w:pPr>
        <w:jc w:val="center"/>
      </w:pPr>
      <w:r>
        <w:rPr>
          <w:noProof/>
        </w:rPr>
        <w:drawing>
          <wp:inline distT="0" distB="0" distL="0" distR="0" wp14:anchorId="0B972374" wp14:editId="4D3442FD">
            <wp:extent cx="3394075" cy="2631057"/>
            <wp:effectExtent l="0" t="0" r="0" b="0"/>
            <wp:docPr id="3" name="Imagen 3"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que contiene Mapa&#10;&#10;Descripción generada automáticamente"/>
                    <pic:cNvPicPr/>
                  </pic:nvPicPr>
                  <pic:blipFill rotWithShape="1">
                    <a:blip r:embed="rId11" cstate="print">
                      <a:extLst>
                        <a:ext uri="{28A0092B-C50C-407E-A947-70E740481C1C}">
                          <a14:useLocalDpi xmlns:a14="http://schemas.microsoft.com/office/drawing/2010/main" val="0"/>
                        </a:ext>
                      </a:extLst>
                    </a:blip>
                    <a:srcRect t="24423" b="20772"/>
                    <a:stretch/>
                  </pic:blipFill>
                  <pic:spPr bwMode="auto">
                    <a:xfrm>
                      <a:off x="0" y="0"/>
                      <a:ext cx="3399126" cy="2634972"/>
                    </a:xfrm>
                    <a:prstGeom prst="rect">
                      <a:avLst/>
                    </a:prstGeom>
                    <a:ln>
                      <a:noFill/>
                    </a:ln>
                    <a:extLst>
                      <a:ext uri="{53640926-AAD7-44D8-BBD7-CCE9431645EC}">
                        <a14:shadowObscured xmlns:a14="http://schemas.microsoft.com/office/drawing/2010/main"/>
                      </a:ext>
                    </a:extLst>
                  </pic:spPr>
                </pic:pic>
              </a:graphicData>
            </a:graphic>
          </wp:inline>
        </w:drawing>
      </w:r>
    </w:p>
    <w:p w14:paraId="558CFAEC" w14:textId="16F53B90" w:rsidR="001F0F75" w:rsidRDefault="001F0F75" w:rsidP="00AD232E">
      <w:pPr>
        <w:pStyle w:val="TableandFigures"/>
      </w:pPr>
      <w:r>
        <w:t xml:space="preserve">Figure 1. </w:t>
      </w:r>
    </w:p>
    <w:p w14:paraId="1C830E5F" w14:textId="28429313" w:rsidR="001F0F75" w:rsidRDefault="001F0F75" w:rsidP="001F0F75">
      <w:pPr>
        <w:pStyle w:val="Heading3"/>
      </w:pPr>
      <w:r>
        <w:t>Ulysseus universities on a map</w:t>
      </w:r>
    </w:p>
    <w:p w14:paraId="371840A9" w14:textId="77777777" w:rsidR="00B43B1B" w:rsidRDefault="00B43B1B" w:rsidP="00B43B1B"/>
    <w:p w14:paraId="50D8F432" w14:textId="53A256DE" w:rsidR="0021625E" w:rsidRDefault="00A61186" w:rsidP="00B43B1B">
      <w:pPr>
        <w:jc w:val="both"/>
      </w:pPr>
      <w:r w:rsidRPr="00A61186">
        <w:t>Suggestions for future research are also provided</w:t>
      </w:r>
      <w:r>
        <w:t xml:space="preserve"> here</w:t>
      </w:r>
      <w:r w:rsidRPr="00A61186">
        <w:t>. Through these efforts, our study contributes to the existing knowledge base and offers direction for future investigations in this field.</w:t>
      </w:r>
    </w:p>
    <w:p w14:paraId="05561516" w14:textId="77777777" w:rsidR="00A61186" w:rsidRPr="0021625E" w:rsidRDefault="00A61186" w:rsidP="00B43B1B">
      <w:pPr>
        <w:jc w:val="both"/>
      </w:pPr>
    </w:p>
    <w:p w14:paraId="0D69F6E8" w14:textId="6BFF0AE2" w:rsidR="00D14547" w:rsidRDefault="00D14547" w:rsidP="00846B52">
      <w:pPr>
        <w:pStyle w:val="Heading1"/>
      </w:pPr>
      <w:r>
        <w:t>Conclusion</w:t>
      </w:r>
    </w:p>
    <w:p w14:paraId="6FECC1FE" w14:textId="77777777" w:rsidR="006E690D" w:rsidRDefault="006E690D" w:rsidP="006E690D">
      <w:pPr>
        <w:jc w:val="both"/>
      </w:pPr>
      <w:r>
        <w:t xml:space="preserve">The conclusion chapter serves as a summary and reflection on your entire research project. In this section, you revisit the main points of your study, including the research question, methodology, key findings, and their significance. You also discuss how your results contribute to the existing body of knowledge in your field and address any limitations or </w:t>
      </w:r>
      <w:r>
        <w:lastRenderedPageBreak/>
        <w:t>areas for further research. Ultimately, the conclusion reaffirms the importance of your study and highlights its broader implications.</w:t>
      </w:r>
    </w:p>
    <w:p w14:paraId="2390C990" w14:textId="77777777" w:rsidR="00C14683" w:rsidRDefault="00C14683" w:rsidP="006E690D">
      <w:pPr>
        <w:jc w:val="both"/>
      </w:pPr>
    </w:p>
    <w:p w14:paraId="5A20FAAB" w14:textId="221DE2E2" w:rsidR="00C14683" w:rsidRDefault="00C14683" w:rsidP="006E690D">
      <w:pPr>
        <w:jc w:val="both"/>
      </w:pPr>
      <w:r>
        <w:t>After uploading your manuscript, it undergoes an initial formal site check before the review process commences. Reviewers carefully examine your manuscript with the aim of assisting you in its improvement. Upon successful completion of the review process, your paper will be published.</w:t>
      </w:r>
    </w:p>
    <w:p w14:paraId="68DB168C" w14:textId="77777777" w:rsidR="006E690D" w:rsidRDefault="006E690D" w:rsidP="006E690D">
      <w:pPr>
        <w:jc w:val="both"/>
      </w:pPr>
    </w:p>
    <w:p w14:paraId="7AB9ED42" w14:textId="58D27178" w:rsidR="00D14547" w:rsidRDefault="00324540" w:rsidP="00846B52">
      <w:pPr>
        <w:pStyle w:val="Heading1"/>
      </w:pPr>
      <w:r>
        <w:t>References</w:t>
      </w:r>
    </w:p>
    <w:p w14:paraId="069D4D54" w14:textId="4306123F" w:rsidR="00E90DC8" w:rsidRDefault="008C600D" w:rsidP="008C600D">
      <w:pPr>
        <w:pStyle w:val="Bibliography"/>
        <w:spacing w:line="23" w:lineRule="atLeast"/>
        <w:ind w:left="0" w:firstLine="0"/>
        <w:jc w:val="both"/>
      </w:pPr>
      <w:r w:rsidRPr="008C600D">
        <w:t>All sources referenced in your paper should be listed in the References section. While</w:t>
      </w:r>
      <w:r>
        <w:t xml:space="preserve"> </w:t>
      </w:r>
      <w:r w:rsidRPr="008C600D">
        <w:t xml:space="preserve">there are various citation styles, APA is one of the </w:t>
      </w:r>
      <w:r w:rsidR="00D114A1" w:rsidRPr="008C600D">
        <w:t>most used</w:t>
      </w:r>
      <w:r w:rsidRPr="008C600D">
        <w:t xml:space="preserve">. Below, you'll find </w:t>
      </w:r>
      <w:r w:rsidR="00D114A1">
        <w:t xml:space="preserve">a </w:t>
      </w:r>
      <w:r w:rsidR="00900522">
        <w:t xml:space="preserve">short </w:t>
      </w:r>
      <w:r w:rsidR="00900522" w:rsidRPr="008C600D">
        <w:t>guideline</w:t>
      </w:r>
      <w:r w:rsidRPr="008C600D">
        <w:t xml:space="preserve"> on how to cite a book, research paper, and webpage according to APA style</w:t>
      </w:r>
      <w:r>
        <w:t>.</w:t>
      </w:r>
    </w:p>
    <w:p w14:paraId="62EF8E66" w14:textId="77777777" w:rsidR="008C600D" w:rsidRPr="008C600D" w:rsidRDefault="008C600D" w:rsidP="008C600D">
      <w:pPr>
        <w:spacing w:line="23" w:lineRule="atLeast"/>
        <w:jc w:val="both"/>
      </w:pPr>
    </w:p>
    <w:p w14:paraId="0A4F8463" w14:textId="247BE4E4" w:rsidR="00E90DC8" w:rsidRPr="004F2530" w:rsidRDefault="00E90DC8" w:rsidP="004F2530">
      <w:pPr>
        <w:pStyle w:val="Heading3"/>
        <w:rPr>
          <w:rStyle w:val="Emphasis"/>
          <w:b w:val="0"/>
          <w:bCs/>
          <w:i w:val="0"/>
          <w:iCs w:val="0"/>
        </w:rPr>
      </w:pPr>
      <w:r w:rsidRPr="004F2530">
        <w:rPr>
          <w:rStyle w:val="Emphasis"/>
          <w:bCs/>
          <w:i w:val="0"/>
          <w:iCs w:val="0"/>
        </w:rPr>
        <w:t>Research Paper Citation reference entry:</w:t>
      </w:r>
    </w:p>
    <w:p w14:paraId="54DB43C4" w14:textId="77777777" w:rsidR="00E90DC8" w:rsidRDefault="00E90DC8" w:rsidP="008C600D">
      <w:pPr>
        <w:pStyle w:val="Bibliography"/>
        <w:spacing w:line="23" w:lineRule="atLeast"/>
        <w:ind w:left="0" w:firstLine="0"/>
        <w:jc w:val="both"/>
      </w:pPr>
      <w:r>
        <w:t>Include the author's last name, first initial, the year of publication, the title of the paper, the name of the journal, the volume and issue number (in parentheses), and the page range.</w:t>
      </w:r>
    </w:p>
    <w:p w14:paraId="065528EA" w14:textId="77777777" w:rsidR="0094562F" w:rsidRDefault="0025544C" w:rsidP="008C600D">
      <w:pPr>
        <w:pStyle w:val="Bibliography"/>
        <w:spacing w:line="23" w:lineRule="atLeast"/>
        <w:jc w:val="both"/>
      </w:pPr>
      <w:r w:rsidRPr="0025544C">
        <w:t xml:space="preserve">Example: </w:t>
      </w:r>
      <w:r w:rsidR="0094562F" w:rsidRPr="00E434AD">
        <w:t xml:space="preserve">Alexandrov, A. V. (2004). How to write a research paper. </w:t>
      </w:r>
      <w:r w:rsidR="0094562F" w:rsidRPr="00E434AD">
        <w:rPr>
          <w:i/>
          <w:iCs/>
        </w:rPr>
        <w:t>Cerebrovascular Diseases</w:t>
      </w:r>
      <w:r w:rsidR="0094562F" w:rsidRPr="00E434AD">
        <w:t xml:space="preserve">, </w:t>
      </w:r>
      <w:r w:rsidR="0094562F" w:rsidRPr="00E434AD">
        <w:rPr>
          <w:i/>
          <w:iCs/>
        </w:rPr>
        <w:t>18</w:t>
      </w:r>
      <w:r w:rsidR="0094562F" w:rsidRPr="00E434AD">
        <w:t>(2), 135–138.</w:t>
      </w:r>
    </w:p>
    <w:p w14:paraId="37421083" w14:textId="77777777" w:rsidR="008C600D" w:rsidRPr="008C600D" w:rsidRDefault="008C600D" w:rsidP="008C600D"/>
    <w:p w14:paraId="59DEF0BD" w14:textId="57A82A56" w:rsidR="008C600D" w:rsidRPr="004F2530" w:rsidRDefault="008C600D" w:rsidP="004F2530">
      <w:pPr>
        <w:pStyle w:val="Heading3"/>
        <w:rPr>
          <w:rStyle w:val="Emphasis"/>
          <w:b w:val="0"/>
          <w:bCs/>
          <w:i w:val="0"/>
          <w:iCs w:val="0"/>
        </w:rPr>
      </w:pPr>
      <w:r w:rsidRPr="004F2530">
        <w:rPr>
          <w:rStyle w:val="Emphasis"/>
          <w:bCs/>
          <w:i w:val="0"/>
          <w:iCs w:val="0"/>
        </w:rPr>
        <w:t>Book reference entry:</w:t>
      </w:r>
    </w:p>
    <w:p w14:paraId="3EAA85BB" w14:textId="13489B1D" w:rsidR="00E90DC8" w:rsidRDefault="00E90DC8" w:rsidP="008C600D">
      <w:pPr>
        <w:pStyle w:val="Bibliography"/>
        <w:spacing w:line="23" w:lineRule="atLeast"/>
        <w:ind w:left="0" w:hanging="11"/>
        <w:jc w:val="both"/>
      </w:pPr>
      <w:r>
        <w:t>List the author's last name, followed by the first initial. Then, include the year of publication in parentheses, the title of the book in italics, and the publisher.</w:t>
      </w:r>
    </w:p>
    <w:p w14:paraId="7546F404" w14:textId="77777777" w:rsidR="0094562F" w:rsidRDefault="00E90DC8" w:rsidP="008C600D">
      <w:pPr>
        <w:pStyle w:val="Bibliography"/>
        <w:spacing w:line="23" w:lineRule="atLeast"/>
        <w:jc w:val="both"/>
      </w:pPr>
      <w:r>
        <w:t xml:space="preserve">Example: </w:t>
      </w:r>
      <w:r w:rsidR="0094562F" w:rsidRPr="00E434AD">
        <w:t xml:space="preserve">Haisler, P. (2011). </w:t>
      </w:r>
      <w:r w:rsidR="0094562F" w:rsidRPr="00E434AD">
        <w:rPr>
          <w:i/>
          <w:iCs/>
        </w:rPr>
        <w:t>How to write a good research paper</w:t>
      </w:r>
      <w:r w:rsidR="0094562F" w:rsidRPr="00E434AD">
        <w:t xml:space="preserve">. </w:t>
      </w:r>
      <w:proofErr w:type="spellStart"/>
      <w:r w:rsidR="0094562F" w:rsidRPr="00E434AD">
        <w:t>Samfundslitteratur</w:t>
      </w:r>
      <w:proofErr w:type="spellEnd"/>
      <w:r w:rsidR="0094562F" w:rsidRPr="00E434AD">
        <w:t>.</w:t>
      </w:r>
    </w:p>
    <w:p w14:paraId="5D25F74F" w14:textId="77777777" w:rsidR="008C600D" w:rsidRPr="008C600D" w:rsidRDefault="008C600D" w:rsidP="008C600D"/>
    <w:p w14:paraId="41A85BBC" w14:textId="204B0641" w:rsidR="00E90DC8" w:rsidRPr="004F2530" w:rsidRDefault="004F2530" w:rsidP="004F2530">
      <w:pPr>
        <w:pStyle w:val="Heading3"/>
        <w:rPr>
          <w:rStyle w:val="Emphasis"/>
          <w:b w:val="0"/>
          <w:bCs/>
          <w:i w:val="0"/>
          <w:iCs w:val="0"/>
        </w:rPr>
      </w:pPr>
      <w:r>
        <w:rPr>
          <w:rStyle w:val="Emphasis"/>
          <w:bCs/>
          <w:i w:val="0"/>
          <w:iCs w:val="0"/>
        </w:rPr>
        <w:t>W</w:t>
      </w:r>
      <w:r w:rsidR="00E90DC8" w:rsidRPr="004F2530">
        <w:rPr>
          <w:rStyle w:val="Emphasis"/>
          <w:bCs/>
          <w:i w:val="0"/>
          <w:iCs w:val="0"/>
        </w:rPr>
        <w:t>ebpages with a known author and date</w:t>
      </w:r>
      <w:r w:rsidR="0025544C" w:rsidRPr="004F2530">
        <w:rPr>
          <w:rStyle w:val="Emphasis"/>
          <w:bCs/>
          <w:i w:val="0"/>
          <w:iCs w:val="0"/>
        </w:rPr>
        <w:t>:</w:t>
      </w:r>
    </w:p>
    <w:p w14:paraId="0F9370D4" w14:textId="77777777" w:rsidR="00E90DC8" w:rsidRDefault="00E90DC8" w:rsidP="008C600D">
      <w:pPr>
        <w:pStyle w:val="Bibliography"/>
        <w:spacing w:line="23" w:lineRule="atLeast"/>
        <w:ind w:left="0" w:firstLine="0"/>
        <w:jc w:val="both"/>
      </w:pPr>
      <w:r>
        <w:t>Provide the author's last name and initials, the publication date in parentheses, the title of the webpage in italics, and the URL.</w:t>
      </w:r>
    </w:p>
    <w:p w14:paraId="1AA2AD5F" w14:textId="10AE4A50" w:rsidR="00917EA0" w:rsidRDefault="00E90DC8" w:rsidP="008C600D">
      <w:pPr>
        <w:pStyle w:val="Bibliography"/>
        <w:spacing w:line="23" w:lineRule="atLeast"/>
        <w:jc w:val="both"/>
      </w:pPr>
      <w:r>
        <w:t xml:space="preserve">Example: </w:t>
      </w:r>
      <w:r w:rsidR="00917EA0" w:rsidRPr="00917EA0">
        <w:t xml:space="preserve">Caulfield, J. (2022). </w:t>
      </w:r>
      <w:r w:rsidR="00917EA0" w:rsidRPr="00917EA0">
        <w:rPr>
          <w:i/>
          <w:iCs/>
        </w:rPr>
        <w:t>Writing a Research Paper Introduction | Step-by-Step Guide</w:t>
      </w:r>
      <w:r w:rsidR="00917EA0" w:rsidRPr="00917EA0">
        <w:t xml:space="preserve">. </w:t>
      </w:r>
      <w:proofErr w:type="spellStart"/>
      <w:r w:rsidR="00917EA0" w:rsidRPr="00917EA0">
        <w:t>Scribbr</w:t>
      </w:r>
      <w:proofErr w:type="spellEnd"/>
      <w:r w:rsidR="00917EA0" w:rsidRPr="00917EA0">
        <w:t xml:space="preserve">. </w:t>
      </w:r>
      <w:r w:rsidR="00E01FF5" w:rsidRPr="00423D92">
        <w:t xml:space="preserve">Retrieved from </w:t>
      </w:r>
      <w:hyperlink r:id="rId12" w:history="1">
        <w:r w:rsidR="008C600D" w:rsidRPr="007B6511">
          <w:rPr>
            <w:rStyle w:val="Hyperlink"/>
          </w:rPr>
          <w:t>https://www.scribbr.com/research-paper/research-paper-introduction/</w:t>
        </w:r>
      </w:hyperlink>
    </w:p>
    <w:p w14:paraId="12E741D7" w14:textId="77777777" w:rsidR="008C600D" w:rsidRPr="008C600D" w:rsidRDefault="008C600D" w:rsidP="008C600D"/>
    <w:p w14:paraId="377EE779" w14:textId="5ADBDB94" w:rsidR="00E90DC8" w:rsidRPr="004F2530" w:rsidRDefault="00E90DC8" w:rsidP="004F2530">
      <w:pPr>
        <w:pStyle w:val="Heading3"/>
        <w:rPr>
          <w:rStyle w:val="Emphasis"/>
          <w:b w:val="0"/>
          <w:bCs/>
          <w:i w:val="0"/>
          <w:iCs w:val="0"/>
        </w:rPr>
      </w:pPr>
      <w:r w:rsidRPr="004F2530">
        <w:rPr>
          <w:rStyle w:val="Emphasis"/>
          <w:bCs/>
          <w:i w:val="0"/>
          <w:iCs w:val="0"/>
        </w:rPr>
        <w:t>Webpage without Known Authors and Date Citation:</w:t>
      </w:r>
    </w:p>
    <w:p w14:paraId="4C391078" w14:textId="77777777" w:rsidR="00E90DC8" w:rsidRDefault="00E90DC8" w:rsidP="008C600D">
      <w:pPr>
        <w:pStyle w:val="Bibliography"/>
        <w:spacing w:line="23" w:lineRule="atLeast"/>
        <w:jc w:val="both"/>
      </w:pPr>
      <w:r>
        <w:t>When there's no author or date, begin with the title of the webpage in italics, followed by "n.d." in parentheses, and the URL.</w:t>
      </w:r>
    </w:p>
    <w:p w14:paraId="4EAF266C" w14:textId="1FF2576B" w:rsidR="00423D92" w:rsidRDefault="00E90DC8" w:rsidP="008C600D">
      <w:pPr>
        <w:pStyle w:val="Bibliography"/>
        <w:spacing w:line="23" w:lineRule="atLeast"/>
        <w:jc w:val="both"/>
      </w:pPr>
      <w:r>
        <w:t xml:space="preserve">Example: </w:t>
      </w:r>
      <w:r w:rsidR="00423D92" w:rsidRPr="00423D92">
        <w:rPr>
          <w:i/>
          <w:iCs/>
        </w:rPr>
        <w:t>How to write and structure a journal article</w:t>
      </w:r>
      <w:r w:rsidR="00423D92" w:rsidRPr="00423D92">
        <w:t xml:space="preserve">. (n.d.). Retrieved from </w:t>
      </w:r>
      <w:hyperlink r:id="rId13" w:history="1">
        <w:r w:rsidR="008C600D" w:rsidRPr="007B6511">
          <w:rPr>
            <w:rStyle w:val="Hyperlink"/>
          </w:rPr>
          <w:t>https://authorservices.taylorandfrancis.com/publishing-your-research/writing-your-paper/writing-a-journal-article/</w:t>
        </w:r>
      </w:hyperlink>
    </w:p>
    <w:p w14:paraId="3827EBFA" w14:textId="77777777" w:rsidR="008C600D" w:rsidRPr="008C600D" w:rsidRDefault="008C600D" w:rsidP="008C600D"/>
    <w:p w14:paraId="06456128" w14:textId="3061EC0E" w:rsidR="00E90DC8" w:rsidRDefault="00E90DC8" w:rsidP="008C600D">
      <w:pPr>
        <w:pStyle w:val="Bibliography"/>
        <w:spacing w:line="23" w:lineRule="atLeast"/>
        <w:jc w:val="both"/>
      </w:pPr>
    </w:p>
    <w:p w14:paraId="276DDC2B" w14:textId="67C4A1B3" w:rsidR="008C600D" w:rsidRPr="008C600D" w:rsidRDefault="008C600D" w:rsidP="008C600D">
      <w:pPr>
        <w:spacing w:line="23" w:lineRule="atLeast"/>
        <w:jc w:val="both"/>
        <w:rPr>
          <w:rStyle w:val="Emphasis"/>
        </w:rPr>
      </w:pPr>
      <w:r w:rsidRPr="008C600D">
        <w:rPr>
          <w:rStyle w:val="Emphasis"/>
        </w:rPr>
        <w:t xml:space="preserve">Your references should </w:t>
      </w:r>
      <w:r w:rsidR="004F2530">
        <w:rPr>
          <w:rStyle w:val="Emphasis"/>
        </w:rPr>
        <w:t xml:space="preserve">be </w:t>
      </w:r>
      <w:r w:rsidR="003C6730" w:rsidRPr="003C6730">
        <w:rPr>
          <w:rStyle w:val="Emphasis"/>
        </w:rPr>
        <w:t>sorted alphabetically</w:t>
      </w:r>
      <w:r w:rsidR="003C6730">
        <w:rPr>
          <w:rStyle w:val="Emphasis"/>
        </w:rPr>
        <w:t xml:space="preserve"> </w:t>
      </w:r>
      <w:r w:rsidRPr="008C600D">
        <w:rPr>
          <w:rStyle w:val="Emphasis"/>
        </w:rPr>
        <w:t>like this:</w:t>
      </w:r>
    </w:p>
    <w:p w14:paraId="6F166F1A" w14:textId="77777777" w:rsidR="0094562F" w:rsidRPr="0025544C" w:rsidRDefault="0094562F" w:rsidP="008C600D">
      <w:pPr>
        <w:spacing w:line="23" w:lineRule="atLeast"/>
        <w:jc w:val="both"/>
      </w:pPr>
    </w:p>
    <w:p w14:paraId="0B7FC883" w14:textId="77777777" w:rsidR="00917EA0" w:rsidRPr="00900522" w:rsidRDefault="006E690D" w:rsidP="00900522">
      <w:pPr>
        <w:pStyle w:val="References"/>
        <w:ind w:left="709" w:hanging="709"/>
      </w:pPr>
      <w:r w:rsidRPr="00900522">
        <w:fldChar w:fldCharType="begin"/>
      </w:r>
      <w:r w:rsidR="00423D92" w:rsidRPr="00900522">
        <w:instrText xml:space="preserve"> ADDIN ZOTERO_BIBL {"uncited":[],"omitted":[],"custom":[]} CSL_BIBLIOGRAPHY </w:instrText>
      </w:r>
      <w:r w:rsidRPr="00900522">
        <w:fldChar w:fldCharType="separate"/>
      </w:r>
      <w:r w:rsidR="00917EA0" w:rsidRPr="00900522">
        <w:t>Alexandrov, A. V. (2004). How to write a research paper. Cerebrovascular Diseases, 18(2), 135–138.</w:t>
      </w:r>
    </w:p>
    <w:p w14:paraId="403C0442" w14:textId="5F733310" w:rsidR="00917EA0" w:rsidRPr="00F7374D" w:rsidRDefault="00917EA0" w:rsidP="00900522">
      <w:pPr>
        <w:pStyle w:val="References"/>
        <w:ind w:left="709" w:hanging="709"/>
        <w:rPr>
          <w:lang w:val="it-IT"/>
        </w:rPr>
      </w:pPr>
      <w:r w:rsidRPr="00900522">
        <w:t xml:space="preserve">Caulfield, J. (2022). Writing a Research Paper Introduction | Step-by-Step Guide. </w:t>
      </w:r>
      <w:proofErr w:type="spellStart"/>
      <w:r w:rsidRPr="00F7374D">
        <w:rPr>
          <w:lang w:val="it-IT"/>
        </w:rPr>
        <w:t>Scribbr</w:t>
      </w:r>
      <w:proofErr w:type="spellEnd"/>
      <w:r w:rsidRPr="00F7374D">
        <w:rPr>
          <w:lang w:val="it-IT"/>
        </w:rPr>
        <w:t>. https://www.scribbr.com/research-paper/research-paper-introduction/</w:t>
      </w:r>
    </w:p>
    <w:p w14:paraId="597C3A6E" w14:textId="77777777" w:rsidR="00917EA0" w:rsidRPr="00900522" w:rsidRDefault="00917EA0" w:rsidP="00900522">
      <w:pPr>
        <w:pStyle w:val="References"/>
        <w:ind w:left="709" w:hanging="709"/>
      </w:pPr>
      <w:r w:rsidRPr="00900522">
        <w:t>Haisler, P. (2011). How to write a good research paper. Samfundslitteratur.</w:t>
      </w:r>
    </w:p>
    <w:p w14:paraId="0DDA81BB" w14:textId="77777777" w:rsidR="00917EA0" w:rsidRPr="00900522" w:rsidRDefault="00917EA0" w:rsidP="00900522">
      <w:pPr>
        <w:pStyle w:val="References"/>
        <w:ind w:left="709" w:hanging="709"/>
      </w:pPr>
      <w:r w:rsidRPr="00900522">
        <w:t>How to write and structure a journal article. (n.d.). Retrieved February 7, 2024, from https://authorservices.taylorandfrancis.com/publishing-your-research/writing-your-paper/writing-a-journal-article/</w:t>
      </w:r>
    </w:p>
    <w:p w14:paraId="6C426C3A" w14:textId="75A35F53" w:rsidR="00D805DA" w:rsidRPr="00900522" w:rsidRDefault="006E690D" w:rsidP="00900522">
      <w:pPr>
        <w:pStyle w:val="References"/>
        <w:ind w:left="709" w:hanging="709"/>
      </w:pPr>
      <w:r w:rsidRPr="00900522">
        <w:fldChar w:fldCharType="end"/>
      </w:r>
    </w:p>
    <w:sectPr w:rsidR="00D805DA" w:rsidRPr="00900522" w:rsidSect="001A059D">
      <w:headerReference w:type="default" r:id="rId14"/>
      <w:footerReference w:type="default" r:id="rId15"/>
      <w:headerReference w:type="first" r:id="rId16"/>
      <w:footerReference w:type="first" r:id="rId17"/>
      <w:pgSz w:w="11900" w:h="16840"/>
      <w:pgMar w:top="1417" w:right="2119" w:bottom="1276" w:left="1701" w:header="555" w:footer="566"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F1EF07" w14:textId="77777777" w:rsidR="000203C3" w:rsidRDefault="000203C3">
      <w:pPr>
        <w:spacing w:line="240" w:lineRule="auto"/>
      </w:pPr>
      <w:r>
        <w:separator/>
      </w:r>
    </w:p>
  </w:endnote>
  <w:endnote w:type="continuationSeparator" w:id="0">
    <w:p w14:paraId="357A38DC" w14:textId="77777777" w:rsidR="000203C3" w:rsidRDefault="000203C3">
      <w:pPr>
        <w:spacing w:line="240" w:lineRule="auto"/>
      </w:pPr>
      <w:r>
        <w:continuationSeparator/>
      </w:r>
    </w:p>
  </w:endnote>
  <w:endnote w:type="continuationNotice" w:id="1">
    <w:p w14:paraId="48F1E633" w14:textId="77777777" w:rsidR="000203C3" w:rsidRDefault="000203C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Montserrat">
    <w:altName w:val="Calibri"/>
    <w:charset w:val="00"/>
    <w:family w:val="auto"/>
    <w:pitch w:val="variable"/>
    <w:sig w:usb0="2000020F" w:usb1="00000003" w:usb2="00000000" w:usb3="00000000" w:csb0="00000197" w:csb1="00000000"/>
  </w:font>
  <w:font w:name="Montserrat Light">
    <w:altName w:val="Calibri"/>
    <w:charset w:val="00"/>
    <w:family w:val="auto"/>
    <w:pitch w:val="variable"/>
    <w:sig w:usb0="2000020F" w:usb1="00000003" w:usb2="00000000" w:usb3="00000000" w:csb0="00000197" w:csb1="00000000"/>
  </w:font>
  <w:font w:name="Montserrat ExtraLight">
    <w:altName w:val="Calibri"/>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ontserrat Thin">
    <w:charset w:val="00"/>
    <w:family w:val="auto"/>
    <w:pitch w:val="variable"/>
    <w:sig w:usb0="2000020F" w:usb1="00000003" w:usb2="00000000" w:usb3="00000000" w:csb0="00000197"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ED6CD" w14:textId="77777777" w:rsidR="00595935" w:rsidRDefault="00595935">
    <w:pPr>
      <w:tabs>
        <w:tab w:val="center" w:pos="4252"/>
        <w:tab w:val="right" w:pos="8504"/>
      </w:tabs>
      <w:jc w:val="right"/>
      <w:rPr>
        <w:rFonts w:ascii="Montserrat Thin" w:eastAsia="Montserrat Thin" w:hAnsi="Montserrat Thin" w:cs="Montserrat Thin"/>
        <w:sz w:val="16"/>
        <w:szCs w:val="16"/>
      </w:rPr>
    </w:pPr>
  </w:p>
  <w:p w14:paraId="7EB35DCC" w14:textId="77777777" w:rsidR="00595935" w:rsidRDefault="00595935">
    <w:pPr>
      <w:tabs>
        <w:tab w:val="center" w:pos="4252"/>
        <w:tab w:val="right" w:pos="8504"/>
      </w:tabs>
      <w:jc w:val="right"/>
      <w:rPr>
        <w:rFonts w:ascii="Montserrat Thin" w:eastAsia="Montserrat Thin" w:hAnsi="Montserrat Thin" w:cs="Montserrat Thin"/>
        <w:sz w:val="16"/>
        <w:szCs w:val="16"/>
      </w:rPr>
    </w:pPr>
  </w:p>
  <w:p w14:paraId="42224788" w14:textId="00AEC7B7" w:rsidR="00595935" w:rsidRDefault="00BC184B">
    <w:pPr>
      <w:tabs>
        <w:tab w:val="center" w:pos="4252"/>
        <w:tab w:val="right" w:pos="8504"/>
      </w:tabs>
      <w:ind w:left="720"/>
      <w:jc w:val="right"/>
      <w:rPr>
        <w:rFonts w:ascii="Montserrat ExtraLight" w:eastAsia="Montserrat ExtraLight" w:hAnsi="Montserrat ExtraLight" w:cs="Montserrat ExtraLight"/>
        <w:color w:val="000000"/>
        <w:sz w:val="24"/>
        <w:szCs w:val="24"/>
      </w:rPr>
    </w:pPr>
    <w:r>
      <w:rPr>
        <w:rFonts w:ascii="Montserrat ExtraLight" w:eastAsia="Montserrat ExtraLight" w:hAnsi="Montserrat ExtraLight" w:cs="Montserrat ExtraLight"/>
        <w:sz w:val="16"/>
        <w:szCs w:val="16"/>
      </w:rPr>
      <w:fldChar w:fldCharType="begin"/>
    </w:r>
    <w:r>
      <w:rPr>
        <w:rFonts w:ascii="Montserrat ExtraLight" w:eastAsia="Montserrat ExtraLight" w:hAnsi="Montserrat ExtraLight" w:cs="Montserrat ExtraLight"/>
        <w:sz w:val="16"/>
        <w:szCs w:val="16"/>
      </w:rPr>
      <w:instrText>PAGE</w:instrText>
    </w:r>
    <w:r>
      <w:rPr>
        <w:rFonts w:ascii="Montserrat ExtraLight" w:eastAsia="Montserrat ExtraLight" w:hAnsi="Montserrat ExtraLight" w:cs="Montserrat ExtraLight"/>
        <w:sz w:val="16"/>
        <w:szCs w:val="16"/>
      </w:rPr>
      <w:fldChar w:fldCharType="separate"/>
    </w:r>
    <w:r w:rsidR="00532A44">
      <w:rPr>
        <w:rFonts w:ascii="Montserrat ExtraLight" w:eastAsia="Montserrat ExtraLight" w:hAnsi="Montserrat ExtraLight" w:cs="Montserrat ExtraLight"/>
        <w:noProof/>
        <w:sz w:val="16"/>
        <w:szCs w:val="16"/>
      </w:rPr>
      <w:t>2</w:t>
    </w:r>
    <w:r>
      <w:rPr>
        <w:rFonts w:ascii="Montserrat ExtraLight" w:eastAsia="Montserrat ExtraLight" w:hAnsi="Montserrat ExtraLight" w:cs="Montserrat ExtraLight"/>
        <w:sz w:val="16"/>
        <w:szCs w:val="16"/>
      </w:rPr>
      <w:fldChar w:fldCharType="end"/>
    </w:r>
  </w:p>
  <w:p w14:paraId="381EFFF4" w14:textId="77777777" w:rsidR="00595935" w:rsidRDefault="00595935">
    <w:pPr>
      <w:tabs>
        <w:tab w:val="center" w:pos="4252"/>
        <w:tab w:val="right" w:pos="8504"/>
      </w:tabs>
      <w:jc w:val="right"/>
      <w:rPr>
        <w:rFonts w:ascii="Calibri" w:eastAsia="Calibri" w:hAnsi="Calibri" w:cs="Calibri"/>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56077" w14:textId="52AFAF5D" w:rsidR="00595935" w:rsidRPr="00B76C52" w:rsidRDefault="00B76C52">
    <w:pPr>
      <w:jc w:val="right"/>
      <w:rPr>
        <w:lang w:val="es-ES"/>
      </w:rPr>
    </w:pPr>
    <w:r>
      <w:ptab w:relativeTo="margin" w:alignment="center" w:leader="none"/>
    </w: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41BF12" w14:textId="77777777" w:rsidR="000203C3" w:rsidRDefault="000203C3">
      <w:pPr>
        <w:spacing w:line="240" w:lineRule="auto"/>
      </w:pPr>
      <w:r>
        <w:separator/>
      </w:r>
    </w:p>
  </w:footnote>
  <w:footnote w:type="continuationSeparator" w:id="0">
    <w:p w14:paraId="1BB5D5BF" w14:textId="77777777" w:rsidR="000203C3" w:rsidRDefault="000203C3">
      <w:pPr>
        <w:spacing w:line="240" w:lineRule="auto"/>
      </w:pPr>
      <w:r>
        <w:continuationSeparator/>
      </w:r>
    </w:p>
  </w:footnote>
  <w:footnote w:type="continuationNotice" w:id="1">
    <w:p w14:paraId="06D4F1CA" w14:textId="77777777" w:rsidR="000203C3" w:rsidRDefault="000203C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47E86" w14:textId="445A2599" w:rsidR="00C83545" w:rsidRDefault="00572291" w:rsidP="00C709CC">
    <w:pPr>
      <w:pStyle w:val="Header"/>
      <w:tabs>
        <w:tab w:val="clear" w:pos="4252"/>
        <w:tab w:val="clear" w:pos="8504"/>
        <w:tab w:val="center" w:pos="4040"/>
      </w:tabs>
    </w:pPr>
    <w:r>
      <w:rPr>
        <w:noProof/>
      </w:rPr>
      <w:drawing>
        <wp:anchor distT="0" distB="0" distL="114300" distR="114300" simplePos="0" relativeHeight="251658242" behindDoc="0" locked="0" layoutInCell="1" allowOverlap="1" wp14:anchorId="43B9BABB" wp14:editId="6B0F35F4">
          <wp:simplePos x="0" y="0"/>
          <wp:positionH relativeFrom="margin">
            <wp:posOffset>4083050</wp:posOffset>
          </wp:positionH>
          <wp:positionV relativeFrom="paragraph">
            <wp:posOffset>-37655</wp:posOffset>
          </wp:positionV>
          <wp:extent cx="1043940" cy="361315"/>
          <wp:effectExtent l="0" t="0" r="3810" b="635"/>
          <wp:wrapNone/>
          <wp:docPr id="2112473129" name="Picture 7"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64472" name="Picture 7" descr="A logo with text on it&#10;&#10;Description automatically generated"/>
                  <pic:cNvPicPr/>
                </pic:nvPicPr>
                <pic:blipFill rotWithShape="1">
                  <a:blip r:embed="rId1">
                    <a:extLst>
                      <a:ext uri="{28A0092B-C50C-407E-A947-70E740481C1C}">
                        <a14:useLocalDpi xmlns:a14="http://schemas.microsoft.com/office/drawing/2010/main" val="0"/>
                      </a:ext>
                    </a:extLst>
                  </a:blip>
                  <a:srcRect l="11540" t="31412" r="11666" b="30919"/>
                  <a:stretch/>
                </pic:blipFill>
                <pic:spPr bwMode="auto">
                  <a:xfrm>
                    <a:off x="0" y="0"/>
                    <a:ext cx="1043940" cy="361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000F1">
      <w:rPr>
        <w:rFonts w:eastAsia="Calibri" w:cs="Calibri"/>
        <w:bCs/>
        <w:noProof/>
        <w:color w:val="000000"/>
      </w:rPr>
      <w:drawing>
        <wp:anchor distT="0" distB="0" distL="114300" distR="114300" simplePos="0" relativeHeight="251667458" behindDoc="0" locked="0" layoutInCell="1" allowOverlap="1" wp14:anchorId="7BC5FC89" wp14:editId="7C49613D">
          <wp:simplePos x="0" y="0"/>
          <wp:positionH relativeFrom="margin">
            <wp:posOffset>-68580</wp:posOffset>
          </wp:positionH>
          <wp:positionV relativeFrom="paragraph">
            <wp:posOffset>-66230</wp:posOffset>
          </wp:positionV>
          <wp:extent cx="2481580" cy="427355"/>
          <wp:effectExtent l="0" t="0" r="0" b="0"/>
          <wp:wrapNone/>
          <wp:docPr id="1239531845" name="Obrázok 1" descr="Obrázok, na ktorom je písmo, text, grafika, typografia&#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531845" name="Obrázok 1" descr="Obrázok, na ktorom je písmo, text, grafika, typografia&#10;&#10;Automaticky generovaný popis"/>
                  <pic:cNvPicPr>
                    <a:picLocks noChangeAspect="1" noChangeArrowheads="1"/>
                  </pic:cNvPicPr>
                </pic:nvPicPr>
                <pic:blipFill rotWithShape="1">
                  <a:blip r:embed="rId2">
                    <a:extLst>
                      <a:ext uri="{28A0092B-C50C-407E-A947-70E740481C1C}">
                        <a14:useLocalDpi xmlns:a14="http://schemas.microsoft.com/office/drawing/2010/main" val="0"/>
                      </a:ext>
                    </a:extLst>
                  </a:blip>
                  <a:srcRect l="-3038" t="-3117" r="242" b="-9219"/>
                  <a:stretch/>
                </pic:blipFill>
                <pic:spPr bwMode="auto">
                  <a:xfrm>
                    <a:off x="0" y="0"/>
                    <a:ext cx="2481580" cy="4273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BF283" w14:textId="7355885E" w:rsidR="0019719B" w:rsidRPr="00F000F1" w:rsidRDefault="0099156B" w:rsidP="0019719B">
    <w:pPr>
      <w:pStyle w:val="Header"/>
      <w:ind w:right="-425"/>
      <w:rPr>
        <w:bCs/>
      </w:rPr>
    </w:pPr>
    <w:r w:rsidRPr="00F000F1">
      <w:rPr>
        <w:rFonts w:eastAsia="Calibri" w:cs="Calibri"/>
        <w:bCs/>
        <w:noProof/>
        <w:color w:val="000000"/>
      </w:rPr>
      <w:drawing>
        <wp:anchor distT="0" distB="0" distL="114300" distR="114300" simplePos="0" relativeHeight="251665410" behindDoc="0" locked="0" layoutInCell="1" allowOverlap="1" wp14:anchorId="20E72376" wp14:editId="27145FBB">
          <wp:simplePos x="0" y="0"/>
          <wp:positionH relativeFrom="margin">
            <wp:posOffset>-89725</wp:posOffset>
          </wp:positionH>
          <wp:positionV relativeFrom="paragraph">
            <wp:posOffset>-66040</wp:posOffset>
          </wp:positionV>
          <wp:extent cx="2481943" cy="427512"/>
          <wp:effectExtent l="0" t="0" r="0" b="0"/>
          <wp:wrapNone/>
          <wp:docPr id="961798216"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798216" name="Obrázok 1"/>
                  <pic:cNvPicPr>
                    <a:picLocks noChangeAspect="1" noChangeArrowheads="1"/>
                  </pic:cNvPicPr>
                </pic:nvPicPr>
                <pic:blipFill rotWithShape="1">
                  <a:blip r:embed="rId1">
                    <a:extLst>
                      <a:ext uri="{28A0092B-C50C-407E-A947-70E740481C1C}">
                        <a14:useLocalDpi xmlns:a14="http://schemas.microsoft.com/office/drawing/2010/main" val="0"/>
                      </a:ext>
                    </a:extLst>
                  </a:blip>
                  <a:srcRect l="-3038" t="-3117" r="242" b="-9219"/>
                  <a:stretch/>
                </pic:blipFill>
                <pic:spPr bwMode="auto">
                  <a:xfrm>
                    <a:off x="0" y="0"/>
                    <a:ext cx="2481943" cy="42751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00F1">
      <w:rPr>
        <w:rFonts w:eastAsia="Calibri" w:cs="Calibri"/>
        <w:bCs/>
        <w:noProof/>
        <w:color w:val="000000"/>
      </w:rPr>
      <w:br/>
    </w:r>
    <w:r w:rsidR="00F000F1">
      <w:rPr>
        <w:rFonts w:eastAsia="Calibri" w:cs="Calibri"/>
        <w:bCs/>
        <w:noProof/>
        <w:color w:val="000000"/>
      </w:rPr>
      <w:br/>
    </w:r>
    <w:r w:rsidR="00F000F1">
      <w:rPr>
        <w:rFonts w:eastAsia="Calibri" w:cs="Calibri"/>
        <w:bCs/>
        <w:noProof/>
        <w:color w:val="000000"/>
      </w:rPr>
      <w:br/>
    </w:r>
    <w:r w:rsidR="00F000F1" w:rsidRPr="00F000F1">
      <w:rPr>
        <w:bCs/>
        <w:noProof/>
      </w:rPr>
      <mc:AlternateContent>
        <mc:Choice Requires="wps">
          <w:drawing>
            <wp:anchor distT="0" distB="0" distL="114300" distR="114300" simplePos="0" relativeHeight="251658240" behindDoc="0" locked="0" layoutInCell="1" allowOverlap="1" wp14:anchorId="7D507398" wp14:editId="2678E319">
              <wp:simplePos x="0" y="0"/>
              <wp:positionH relativeFrom="page">
                <wp:posOffset>6985</wp:posOffset>
              </wp:positionH>
              <wp:positionV relativeFrom="paragraph">
                <wp:posOffset>-364160</wp:posOffset>
              </wp:positionV>
              <wp:extent cx="7562850" cy="3189605"/>
              <wp:effectExtent l="0" t="0" r="0" b="7620"/>
              <wp:wrapNone/>
              <wp:docPr id="1744531946" name="Rectangle 4"/>
              <wp:cNvGraphicFramePr/>
              <a:graphic xmlns:a="http://schemas.openxmlformats.org/drawingml/2006/main">
                <a:graphicData uri="http://schemas.microsoft.com/office/word/2010/wordprocessingShape">
                  <wps:wsp>
                    <wps:cNvSpPr/>
                    <wps:spPr>
                      <a:xfrm>
                        <a:off x="0" y="0"/>
                        <a:ext cx="7562850" cy="3189605"/>
                      </a:xfrm>
                      <a:prstGeom prst="rect">
                        <a:avLst/>
                      </a:prstGeom>
                      <a:solidFill>
                        <a:srgbClr val="95CACC">
                          <a:alpha val="20000"/>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A2C833" id="Rectangle 4" o:spid="_x0000_s1026" style="position:absolute;margin-left:.55pt;margin-top:-28.65pt;width:595.5pt;height:251.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" fillcolor="#95cacc" stroked="f">
              <v:fill opacity="13107f"/>
              <w10:wrap anchorx="page"/>
            </v:rect>
          </w:pict>
        </mc:Fallback>
      </mc:AlternateContent>
    </w:r>
    <w:r w:rsidR="004C5DE9" w:rsidRPr="00F000F1">
      <w:rPr>
        <w:rFonts w:eastAsia="Calibri" w:cs="Calibri"/>
        <w:bCs/>
        <w:noProof/>
        <w:color w:val="000000"/>
      </w:rPr>
      <w:drawing>
        <wp:anchor distT="0" distB="0" distL="114300" distR="114300" simplePos="0" relativeHeight="251664386" behindDoc="0" locked="0" layoutInCell="1" allowOverlap="1" wp14:anchorId="68BD1D7C" wp14:editId="335D8146">
          <wp:simplePos x="0" y="0"/>
          <wp:positionH relativeFrom="page">
            <wp:posOffset>5262090</wp:posOffset>
          </wp:positionH>
          <wp:positionV relativeFrom="paragraph">
            <wp:posOffset>1316386</wp:posOffset>
          </wp:positionV>
          <wp:extent cx="1872000" cy="1703376"/>
          <wp:effectExtent l="0" t="0" r="0" b="0"/>
          <wp:wrapNone/>
          <wp:docPr id="1843472929"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
                    <a:extLst>
                      <a:ext uri="{28A0092B-C50C-407E-A947-70E740481C1C}">
                        <a14:useLocalDpi xmlns:a14="http://schemas.microsoft.com/office/drawing/2010/main" val="0"/>
                      </a:ext>
                    </a:extLst>
                  </a:blip>
                  <a:srcRect l="11273" r="10996"/>
                  <a:stretch/>
                </pic:blipFill>
                <pic:spPr bwMode="auto">
                  <a:xfrm>
                    <a:off x="0" y="0"/>
                    <a:ext cx="1872000" cy="17033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00F1" w:rsidRPr="00F000F1">
      <w:rPr>
        <w:rFonts w:eastAsia="Calibri" w:cs="Calibri"/>
        <w:bCs/>
        <w:noProof/>
        <w:color w:val="000000"/>
      </w:rPr>
      <w:t>Volume XX Issue XX (2024)</w:t>
    </w:r>
    <w:r w:rsidR="0019719B" w:rsidRPr="00F000F1">
      <w:rPr>
        <w:rFonts w:eastAsia="Calibri" w:cs="Calibri"/>
        <w:bCs/>
        <w:noProof/>
        <w:color w:val="000000"/>
      </w:rPr>
      <w:tab/>
    </w:r>
    <w:r w:rsidR="0019719B" w:rsidRPr="00F000F1">
      <w:rPr>
        <w:rFonts w:eastAsia="Calibri" w:cs="Calibri"/>
        <w:bCs/>
        <w:noProof/>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2B6B53"/>
    <w:multiLevelType w:val="multilevel"/>
    <w:tmpl w:val="3A8A36C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 w15:restartNumberingAfterBreak="0">
    <w:nsid w:val="45783FA4"/>
    <w:multiLevelType w:val="hybridMultilevel"/>
    <w:tmpl w:val="93C43DEC"/>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 w15:restartNumberingAfterBreak="0">
    <w:nsid w:val="4E5C58F1"/>
    <w:multiLevelType w:val="multilevel"/>
    <w:tmpl w:val="B9FCA9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D3F7ECE"/>
    <w:multiLevelType w:val="multilevel"/>
    <w:tmpl w:val="E4C645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958833438">
    <w:abstractNumId w:val="2"/>
  </w:num>
  <w:num w:numId="2" w16cid:durableId="159857771">
    <w:abstractNumId w:val="0"/>
  </w:num>
  <w:num w:numId="3" w16cid:durableId="1931498293">
    <w:abstractNumId w:val="3"/>
  </w:num>
  <w:num w:numId="4" w16cid:durableId="890092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5935"/>
    <w:rsid w:val="00010AA9"/>
    <w:rsid w:val="000203C3"/>
    <w:rsid w:val="00042F22"/>
    <w:rsid w:val="00043DC8"/>
    <w:rsid w:val="00045205"/>
    <w:rsid w:val="00050473"/>
    <w:rsid w:val="00053024"/>
    <w:rsid w:val="00064D87"/>
    <w:rsid w:val="00074AF3"/>
    <w:rsid w:val="000976B3"/>
    <w:rsid w:val="000C6364"/>
    <w:rsid w:val="00126937"/>
    <w:rsid w:val="00152B0B"/>
    <w:rsid w:val="0015561F"/>
    <w:rsid w:val="00195694"/>
    <w:rsid w:val="0019719B"/>
    <w:rsid w:val="001A0077"/>
    <w:rsid w:val="001A059D"/>
    <w:rsid w:val="001A1929"/>
    <w:rsid w:val="001C616B"/>
    <w:rsid w:val="001F0F75"/>
    <w:rsid w:val="00202FA1"/>
    <w:rsid w:val="0020300F"/>
    <w:rsid w:val="00215C3C"/>
    <w:rsid w:val="0021625E"/>
    <w:rsid w:val="0022030F"/>
    <w:rsid w:val="00252930"/>
    <w:rsid w:val="0025544C"/>
    <w:rsid w:val="00256135"/>
    <w:rsid w:val="00275201"/>
    <w:rsid w:val="002840EA"/>
    <w:rsid w:val="00324540"/>
    <w:rsid w:val="00330187"/>
    <w:rsid w:val="003357CC"/>
    <w:rsid w:val="00370661"/>
    <w:rsid w:val="003C15BF"/>
    <w:rsid w:val="003C297F"/>
    <w:rsid w:val="003C6730"/>
    <w:rsid w:val="003D65EF"/>
    <w:rsid w:val="003E7E47"/>
    <w:rsid w:val="003F1D23"/>
    <w:rsid w:val="004166BF"/>
    <w:rsid w:val="00423D92"/>
    <w:rsid w:val="004439C1"/>
    <w:rsid w:val="00465138"/>
    <w:rsid w:val="00472A8B"/>
    <w:rsid w:val="00493065"/>
    <w:rsid w:val="004C4102"/>
    <w:rsid w:val="004C5DE9"/>
    <w:rsid w:val="004E6FA7"/>
    <w:rsid w:val="004F2530"/>
    <w:rsid w:val="0053278D"/>
    <w:rsid w:val="00532A44"/>
    <w:rsid w:val="00551FD6"/>
    <w:rsid w:val="00563D2F"/>
    <w:rsid w:val="00572291"/>
    <w:rsid w:val="00595935"/>
    <w:rsid w:val="005B299D"/>
    <w:rsid w:val="005B4C2C"/>
    <w:rsid w:val="005C4203"/>
    <w:rsid w:val="005E4B3C"/>
    <w:rsid w:val="006110D7"/>
    <w:rsid w:val="0061395F"/>
    <w:rsid w:val="006312CC"/>
    <w:rsid w:val="0063713A"/>
    <w:rsid w:val="00650DCC"/>
    <w:rsid w:val="00650E7A"/>
    <w:rsid w:val="00655D58"/>
    <w:rsid w:val="00660766"/>
    <w:rsid w:val="006A6ADF"/>
    <w:rsid w:val="006B1814"/>
    <w:rsid w:val="006B61CF"/>
    <w:rsid w:val="006D7F19"/>
    <w:rsid w:val="006E690D"/>
    <w:rsid w:val="007336C7"/>
    <w:rsid w:val="007359FB"/>
    <w:rsid w:val="007417AB"/>
    <w:rsid w:val="00761DEE"/>
    <w:rsid w:val="00772242"/>
    <w:rsid w:val="007B3AEC"/>
    <w:rsid w:val="007C12C0"/>
    <w:rsid w:val="007D73B8"/>
    <w:rsid w:val="007F16A2"/>
    <w:rsid w:val="007F4EDA"/>
    <w:rsid w:val="0080105F"/>
    <w:rsid w:val="00813F80"/>
    <w:rsid w:val="0082048C"/>
    <w:rsid w:val="00831058"/>
    <w:rsid w:val="00832F06"/>
    <w:rsid w:val="00846B52"/>
    <w:rsid w:val="00847159"/>
    <w:rsid w:val="008473AE"/>
    <w:rsid w:val="008479A1"/>
    <w:rsid w:val="00885061"/>
    <w:rsid w:val="00885335"/>
    <w:rsid w:val="00886D01"/>
    <w:rsid w:val="008A6382"/>
    <w:rsid w:val="008A7663"/>
    <w:rsid w:val="008B2450"/>
    <w:rsid w:val="008C600D"/>
    <w:rsid w:val="008D7F40"/>
    <w:rsid w:val="008F4948"/>
    <w:rsid w:val="00900522"/>
    <w:rsid w:val="00917EA0"/>
    <w:rsid w:val="00935163"/>
    <w:rsid w:val="0094562F"/>
    <w:rsid w:val="00956DE7"/>
    <w:rsid w:val="00974CA5"/>
    <w:rsid w:val="0099156B"/>
    <w:rsid w:val="009A1FA7"/>
    <w:rsid w:val="009A2A43"/>
    <w:rsid w:val="009C41A7"/>
    <w:rsid w:val="009C78C1"/>
    <w:rsid w:val="009F2C7C"/>
    <w:rsid w:val="00A02AD9"/>
    <w:rsid w:val="00A02B18"/>
    <w:rsid w:val="00A070F2"/>
    <w:rsid w:val="00A07D89"/>
    <w:rsid w:val="00A12B98"/>
    <w:rsid w:val="00A61186"/>
    <w:rsid w:val="00A651A8"/>
    <w:rsid w:val="00A86578"/>
    <w:rsid w:val="00AD232E"/>
    <w:rsid w:val="00AD23A2"/>
    <w:rsid w:val="00AD4525"/>
    <w:rsid w:val="00AE1315"/>
    <w:rsid w:val="00B04743"/>
    <w:rsid w:val="00B13CA9"/>
    <w:rsid w:val="00B30A88"/>
    <w:rsid w:val="00B43B1B"/>
    <w:rsid w:val="00B47420"/>
    <w:rsid w:val="00B66DD8"/>
    <w:rsid w:val="00B76C52"/>
    <w:rsid w:val="00B8005D"/>
    <w:rsid w:val="00B94596"/>
    <w:rsid w:val="00BA20FB"/>
    <w:rsid w:val="00BC184B"/>
    <w:rsid w:val="00BF090F"/>
    <w:rsid w:val="00C034C1"/>
    <w:rsid w:val="00C14683"/>
    <w:rsid w:val="00C2720B"/>
    <w:rsid w:val="00C279DE"/>
    <w:rsid w:val="00C709CC"/>
    <w:rsid w:val="00C73857"/>
    <w:rsid w:val="00C73FC7"/>
    <w:rsid w:val="00C83545"/>
    <w:rsid w:val="00C87912"/>
    <w:rsid w:val="00CA3BBB"/>
    <w:rsid w:val="00CB2FB7"/>
    <w:rsid w:val="00CD3C25"/>
    <w:rsid w:val="00CD7C21"/>
    <w:rsid w:val="00CF5C05"/>
    <w:rsid w:val="00CF7A95"/>
    <w:rsid w:val="00D043CD"/>
    <w:rsid w:val="00D114A1"/>
    <w:rsid w:val="00D12A71"/>
    <w:rsid w:val="00D14547"/>
    <w:rsid w:val="00D75D14"/>
    <w:rsid w:val="00D805DA"/>
    <w:rsid w:val="00DA3DBF"/>
    <w:rsid w:val="00DC24AC"/>
    <w:rsid w:val="00DD3514"/>
    <w:rsid w:val="00DD7F28"/>
    <w:rsid w:val="00E01FF5"/>
    <w:rsid w:val="00E136D4"/>
    <w:rsid w:val="00E304D2"/>
    <w:rsid w:val="00E32C47"/>
    <w:rsid w:val="00E434AD"/>
    <w:rsid w:val="00E665C0"/>
    <w:rsid w:val="00E75FB8"/>
    <w:rsid w:val="00E77855"/>
    <w:rsid w:val="00E805F9"/>
    <w:rsid w:val="00E90DC8"/>
    <w:rsid w:val="00EA442F"/>
    <w:rsid w:val="00EF7B23"/>
    <w:rsid w:val="00F000F1"/>
    <w:rsid w:val="00F047E1"/>
    <w:rsid w:val="00F0757F"/>
    <w:rsid w:val="00F10C5E"/>
    <w:rsid w:val="00F47BD7"/>
    <w:rsid w:val="00F724C7"/>
    <w:rsid w:val="00F7374D"/>
    <w:rsid w:val="00F97F96"/>
    <w:rsid w:val="00FA2957"/>
    <w:rsid w:val="00FB0309"/>
    <w:rsid w:val="00FB1143"/>
    <w:rsid w:val="00FB32CA"/>
    <w:rsid w:val="00FB5EED"/>
    <w:rsid w:val="00FC7C64"/>
    <w:rsid w:val="7258757E"/>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209374"/>
  <w15:docId w15:val="{DF8C54B2-3B40-4B2C-9E07-7509E447B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Montserrat" w:eastAsia="Montserrat" w:hAnsi="Montserrat" w:cs="Montserrat"/>
        <w:sz w:val="18"/>
        <w:szCs w:val="18"/>
        <w:lang w:val="en-US"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DE9"/>
  </w:style>
  <w:style w:type="paragraph" w:styleId="Heading1">
    <w:name w:val="heading 1"/>
    <w:basedOn w:val="Normal"/>
    <w:next w:val="Normal"/>
    <w:uiPriority w:val="9"/>
    <w:qFormat/>
    <w:rsid w:val="00846B52"/>
    <w:pPr>
      <w:keepNext/>
      <w:keepLines/>
      <w:spacing w:line="360" w:lineRule="auto"/>
      <w:ind w:right="2838"/>
      <w:outlineLvl w:val="0"/>
    </w:pPr>
    <w:rPr>
      <w:b/>
      <w:color w:val="312A63"/>
      <w:sz w:val="36"/>
      <w:szCs w:val="36"/>
    </w:rPr>
  </w:style>
  <w:style w:type="paragraph" w:styleId="Heading2">
    <w:name w:val="heading 2"/>
    <w:basedOn w:val="Normal"/>
    <w:next w:val="Normal"/>
    <w:link w:val="Heading2Char"/>
    <w:uiPriority w:val="9"/>
    <w:unhideWhenUsed/>
    <w:qFormat/>
    <w:pPr>
      <w:ind w:left="566" w:hanging="360"/>
      <w:outlineLvl w:val="1"/>
    </w:pPr>
    <w:rPr>
      <w:rFonts w:ascii="Montserrat Light" w:eastAsia="Montserrat Light" w:hAnsi="Montserrat Light" w:cs="Montserrat Light"/>
      <w:color w:val="2D296C"/>
      <w:sz w:val="24"/>
      <w:szCs w:val="24"/>
    </w:rPr>
  </w:style>
  <w:style w:type="paragraph" w:styleId="Heading3">
    <w:name w:val="heading 3"/>
    <w:basedOn w:val="Normal"/>
    <w:next w:val="Normal"/>
    <w:link w:val="Heading3Char"/>
    <w:uiPriority w:val="9"/>
    <w:unhideWhenUsed/>
    <w:qFormat/>
    <w:pPr>
      <w:keepNext/>
      <w:keepLines/>
      <w:spacing w:after="192" w:line="240" w:lineRule="auto"/>
      <w:ind w:left="425"/>
      <w:outlineLvl w:val="2"/>
    </w:pPr>
    <w:rPr>
      <w:b/>
      <w:color w:val="1F3864"/>
      <w:sz w:val="20"/>
      <w:szCs w:val="20"/>
    </w:rPr>
  </w:style>
  <w:style w:type="paragraph" w:styleId="Heading4">
    <w:name w:val="heading 4"/>
    <w:basedOn w:val="Normal"/>
    <w:next w:val="Normal"/>
    <w:uiPriority w:val="9"/>
    <w:unhideWhenUsed/>
    <w:qFormat/>
    <w:pPr>
      <w:keepNext/>
      <w:keepLines/>
      <w:spacing w:after="192"/>
      <w:ind w:right="1575"/>
      <w:outlineLvl w:val="3"/>
    </w:pPr>
    <w:rPr>
      <w:b/>
      <w:color w:val="FFFFFF"/>
      <w:sz w:val="20"/>
      <w:szCs w:val="20"/>
      <w:shd w:val="clear" w:color="auto" w:fill="F83766"/>
    </w:rPr>
  </w:style>
  <w:style w:type="paragraph" w:styleId="Heading5">
    <w:name w:val="heading 5"/>
    <w:basedOn w:val="Normal"/>
    <w:next w:val="Normal"/>
    <w:uiPriority w:val="9"/>
    <w:unhideWhenUsed/>
    <w:qFormat/>
    <w:pPr>
      <w:keepNext/>
      <w:keepLines/>
      <w:spacing w:line="240" w:lineRule="auto"/>
      <w:outlineLvl w:val="4"/>
    </w:pPr>
    <w:rPr>
      <w:sz w:val="12"/>
      <w:szCs w:val="1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6B52"/>
    <w:pPr>
      <w:keepNext/>
      <w:keepLines/>
    </w:pPr>
    <w:rPr>
      <w:b/>
      <w:color w:val="312A63"/>
      <w:sz w:val="44"/>
      <w:szCs w:val="44"/>
    </w:rPr>
  </w:style>
  <w:style w:type="paragraph" w:styleId="Subtitle">
    <w:name w:val="Subtitle"/>
    <w:basedOn w:val="Normal"/>
    <w:next w:val="Normal"/>
    <w:link w:val="SubtitleChar"/>
    <w:uiPriority w:val="11"/>
    <w:qFormat/>
    <w:rsid w:val="009C41A7"/>
    <w:pPr>
      <w:keepNext/>
      <w:keepLines/>
      <w:spacing w:before="192" w:line="23" w:lineRule="atLeast"/>
    </w:pPr>
    <w:rPr>
      <w:color w:val="E55A5A"/>
      <w:sz w:val="40"/>
      <w:szCs w:val="40"/>
    </w:rPr>
  </w:style>
  <w:style w:type="table" w:customStyle="1" w:styleId="a">
    <w:basedOn w:val="TableNormal"/>
    <w:tblPr>
      <w:tblStyleRowBandSize w:val="1"/>
      <w:tblStyleColBandSize w:val="1"/>
      <w:tblInd w:w="0" w:type="nil"/>
      <w:tblCellMar>
        <w:top w:w="100" w:type="dxa"/>
        <w:left w:w="100" w:type="dxa"/>
        <w:bottom w:w="100" w:type="dxa"/>
        <w:right w:w="100" w:type="dxa"/>
      </w:tblCellMar>
    </w:tblPr>
  </w:style>
  <w:style w:type="paragraph" w:styleId="Header">
    <w:name w:val="header"/>
    <w:basedOn w:val="Normal"/>
    <w:link w:val="HeaderChar"/>
    <w:uiPriority w:val="99"/>
    <w:unhideWhenUsed/>
    <w:rsid w:val="00532A44"/>
    <w:pPr>
      <w:tabs>
        <w:tab w:val="center" w:pos="4252"/>
        <w:tab w:val="right" w:pos="8504"/>
      </w:tabs>
      <w:spacing w:line="240" w:lineRule="auto"/>
    </w:pPr>
  </w:style>
  <w:style w:type="character" w:customStyle="1" w:styleId="HeaderChar">
    <w:name w:val="Header Char"/>
    <w:basedOn w:val="DefaultParagraphFont"/>
    <w:link w:val="Header"/>
    <w:uiPriority w:val="99"/>
    <w:rsid w:val="00532A44"/>
  </w:style>
  <w:style w:type="paragraph" w:styleId="Footer">
    <w:name w:val="footer"/>
    <w:basedOn w:val="Normal"/>
    <w:link w:val="FooterChar"/>
    <w:uiPriority w:val="99"/>
    <w:unhideWhenUsed/>
    <w:rsid w:val="00532A44"/>
    <w:pPr>
      <w:tabs>
        <w:tab w:val="center" w:pos="4252"/>
        <w:tab w:val="right" w:pos="8504"/>
      </w:tabs>
      <w:spacing w:line="240" w:lineRule="auto"/>
    </w:pPr>
  </w:style>
  <w:style w:type="character" w:customStyle="1" w:styleId="FooterChar">
    <w:name w:val="Footer Char"/>
    <w:basedOn w:val="DefaultParagraphFont"/>
    <w:link w:val="Footer"/>
    <w:uiPriority w:val="99"/>
    <w:rsid w:val="00532A44"/>
  </w:style>
  <w:style w:type="table" w:customStyle="1" w:styleId="TableNormal1">
    <w:name w:val="Table Normal1"/>
    <w:rsid w:val="003C297F"/>
    <w:tblPr>
      <w:tblCellMar>
        <w:top w:w="0" w:type="dxa"/>
        <w:left w:w="0" w:type="dxa"/>
        <w:bottom w:w="0" w:type="dxa"/>
        <w:right w:w="0" w:type="dxa"/>
      </w:tblCellMar>
    </w:tblPr>
  </w:style>
  <w:style w:type="paragraph" w:styleId="ListParagraph">
    <w:name w:val="List Paragraph"/>
    <w:basedOn w:val="Normal"/>
    <w:uiPriority w:val="34"/>
    <w:qFormat/>
    <w:rsid w:val="001C616B"/>
    <w:pPr>
      <w:ind w:left="720"/>
      <w:contextualSpacing/>
    </w:pPr>
  </w:style>
  <w:style w:type="character" w:customStyle="1" w:styleId="Heading2Char">
    <w:name w:val="Heading 2 Char"/>
    <w:basedOn w:val="DefaultParagraphFont"/>
    <w:link w:val="Heading2"/>
    <w:uiPriority w:val="9"/>
    <w:rsid w:val="00B47420"/>
    <w:rPr>
      <w:rFonts w:ascii="Montserrat Light" w:eastAsia="Montserrat Light" w:hAnsi="Montserrat Light" w:cs="Montserrat Light"/>
      <w:color w:val="2D296C"/>
      <w:sz w:val="24"/>
      <w:szCs w:val="24"/>
    </w:rPr>
  </w:style>
  <w:style w:type="character" w:customStyle="1" w:styleId="Heading3Char">
    <w:name w:val="Heading 3 Char"/>
    <w:basedOn w:val="DefaultParagraphFont"/>
    <w:link w:val="Heading3"/>
    <w:uiPriority w:val="9"/>
    <w:rsid w:val="00CD3C25"/>
    <w:rPr>
      <w:b/>
      <w:color w:val="1F3864"/>
      <w:sz w:val="20"/>
      <w:szCs w:val="20"/>
    </w:rPr>
  </w:style>
  <w:style w:type="character" w:customStyle="1" w:styleId="SubtitleChar">
    <w:name w:val="Subtitle Char"/>
    <w:basedOn w:val="DefaultParagraphFont"/>
    <w:link w:val="Subtitle"/>
    <w:uiPriority w:val="11"/>
    <w:rsid w:val="009C41A7"/>
    <w:rPr>
      <w:color w:val="E55A5A"/>
      <w:sz w:val="40"/>
      <w:szCs w:val="40"/>
    </w:rPr>
  </w:style>
  <w:style w:type="paragraph" w:styleId="Bibliography">
    <w:name w:val="Bibliography"/>
    <w:basedOn w:val="Normal"/>
    <w:next w:val="Normal"/>
    <w:link w:val="BibliographyChar"/>
    <w:uiPriority w:val="37"/>
    <w:unhideWhenUsed/>
    <w:rsid w:val="006E690D"/>
    <w:pPr>
      <w:spacing w:line="480" w:lineRule="auto"/>
      <w:ind w:left="720" w:hanging="720"/>
    </w:pPr>
  </w:style>
  <w:style w:type="character" w:styleId="Emphasis">
    <w:name w:val="Emphasis"/>
    <w:basedOn w:val="DefaultParagraphFont"/>
    <w:uiPriority w:val="20"/>
    <w:qFormat/>
    <w:rsid w:val="008C600D"/>
    <w:rPr>
      <w:i/>
      <w:iCs/>
    </w:rPr>
  </w:style>
  <w:style w:type="character" w:styleId="SubtleEmphasis">
    <w:name w:val="Subtle Emphasis"/>
    <w:basedOn w:val="DefaultParagraphFont"/>
    <w:uiPriority w:val="19"/>
    <w:qFormat/>
    <w:rsid w:val="008C600D"/>
    <w:rPr>
      <w:i/>
      <w:iCs/>
      <w:color w:val="404040" w:themeColor="text1" w:themeTint="BF"/>
    </w:rPr>
  </w:style>
  <w:style w:type="character" w:styleId="Hyperlink">
    <w:name w:val="Hyperlink"/>
    <w:basedOn w:val="DefaultParagraphFont"/>
    <w:uiPriority w:val="99"/>
    <w:unhideWhenUsed/>
    <w:rsid w:val="008C600D"/>
    <w:rPr>
      <w:color w:val="0000FF" w:themeColor="hyperlink"/>
      <w:u w:val="single"/>
    </w:rPr>
  </w:style>
  <w:style w:type="character" w:styleId="UnresolvedMention">
    <w:name w:val="Unresolved Mention"/>
    <w:basedOn w:val="DefaultParagraphFont"/>
    <w:uiPriority w:val="99"/>
    <w:semiHidden/>
    <w:unhideWhenUsed/>
    <w:rsid w:val="008C600D"/>
    <w:rPr>
      <w:color w:val="605E5C"/>
      <w:shd w:val="clear" w:color="auto" w:fill="E1DFDD"/>
    </w:rPr>
  </w:style>
  <w:style w:type="table" w:styleId="TableGrid">
    <w:name w:val="Table Grid"/>
    <w:basedOn w:val="TableNormal"/>
    <w:uiPriority w:val="39"/>
    <w:rsid w:val="004C5D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rsid w:val="004C5DE9"/>
    <w:rPr>
      <w:b/>
      <w:color w:val="312A63"/>
      <w:sz w:val="44"/>
      <w:szCs w:val="44"/>
    </w:rPr>
  </w:style>
  <w:style w:type="paragraph" w:customStyle="1" w:styleId="TableandFigures">
    <w:name w:val="Table and Figures"/>
    <w:basedOn w:val="Subtitle"/>
    <w:link w:val="TableandFiguresChar"/>
    <w:qFormat/>
    <w:rsid w:val="00AD232E"/>
    <w:pPr>
      <w:spacing w:before="0" w:line="240" w:lineRule="auto"/>
    </w:pPr>
    <w:rPr>
      <w:rFonts w:ascii="Montserrat ExtraLight" w:eastAsia="Montserrat ExtraLight" w:hAnsi="Montserrat ExtraLight" w:cs="Montserrat ExtraLight"/>
      <w:color w:val="F83766"/>
      <w:sz w:val="20"/>
      <w:szCs w:val="20"/>
    </w:rPr>
  </w:style>
  <w:style w:type="character" w:customStyle="1" w:styleId="TableandFiguresChar">
    <w:name w:val="Table and Figures Char"/>
    <w:basedOn w:val="SubtitleChar"/>
    <w:link w:val="TableandFigures"/>
    <w:rsid w:val="00AD232E"/>
    <w:rPr>
      <w:rFonts w:ascii="Montserrat ExtraLight" w:eastAsia="Montserrat ExtraLight" w:hAnsi="Montserrat ExtraLight" w:cs="Montserrat ExtraLight"/>
      <w:color w:val="F83766"/>
      <w:sz w:val="20"/>
      <w:szCs w:val="20"/>
    </w:rPr>
  </w:style>
  <w:style w:type="character" w:styleId="PlaceholderText">
    <w:name w:val="Placeholder Text"/>
    <w:basedOn w:val="DefaultParagraphFont"/>
    <w:uiPriority w:val="99"/>
    <w:semiHidden/>
    <w:rsid w:val="007F4EDA"/>
    <w:rPr>
      <w:color w:val="808080"/>
    </w:rPr>
  </w:style>
  <w:style w:type="paragraph" w:customStyle="1" w:styleId="References">
    <w:name w:val="References"/>
    <w:basedOn w:val="Bibliography"/>
    <w:link w:val="ReferencesChar"/>
    <w:qFormat/>
    <w:rsid w:val="00900522"/>
    <w:pPr>
      <w:spacing w:after="120" w:line="23" w:lineRule="atLeast"/>
      <w:jc w:val="both"/>
    </w:pPr>
  </w:style>
  <w:style w:type="character" w:customStyle="1" w:styleId="BibliographyChar">
    <w:name w:val="Bibliography Char"/>
    <w:basedOn w:val="DefaultParagraphFont"/>
    <w:link w:val="Bibliography"/>
    <w:uiPriority w:val="37"/>
    <w:rsid w:val="00900522"/>
  </w:style>
  <w:style w:type="character" w:customStyle="1" w:styleId="ReferencesChar">
    <w:name w:val="References Char"/>
    <w:basedOn w:val="BibliographyChar"/>
    <w:link w:val="References"/>
    <w:rsid w:val="009005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4422122">
      <w:bodyDiv w:val="1"/>
      <w:marLeft w:val="0"/>
      <w:marRight w:val="0"/>
      <w:marTop w:val="0"/>
      <w:marBottom w:val="0"/>
      <w:divBdr>
        <w:top w:val="none" w:sz="0" w:space="0" w:color="auto"/>
        <w:left w:val="none" w:sz="0" w:space="0" w:color="auto"/>
        <w:bottom w:val="none" w:sz="0" w:space="0" w:color="auto"/>
        <w:right w:val="none" w:sz="0" w:space="0" w:color="auto"/>
      </w:divBdr>
    </w:div>
    <w:div w:id="767387536">
      <w:bodyDiv w:val="1"/>
      <w:marLeft w:val="0"/>
      <w:marRight w:val="0"/>
      <w:marTop w:val="0"/>
      <w:marBottom w:val="0"/>
      <w:divBdr>
        <w:top w:val="none" w:sz="0" w:space="0" w:color="auto"/>
        <w:left w:val="none" w:sz="0" w:space="0" w:color="auto"/>
        <w:bottom w:val="none" w:sz="0" w:space="0" w:color="auto"/>
        <w:right w:val="none" w:sz="0" w:space="0" w:color="auto"/>
      </w:divBdr>
      <w:divsChild>
        <w:div w:id="557978962">
          <w:marLeft w:val="0"/>
          <w:marRight w:val="0"/>
          <w:marTop w:val="0"/>
          <w:marBottom w:val="0"/>
          <w:divBdr>
            <w:top w:val="single" w:sz="2" w:space="0" w:color="D9D9E3"/>
            <w:left w:val="single" w:sz="2" w:space="0" w:color="D9D9E3"/>
            <w:bottom w:val="single" w:sz="2" w:space="0" w:color="D9D9E3"/>
            <w:right w:val="single" w:sz="2" w:space="0" w:color="D9D9E3"/>
          </w:divBdr>
          <w:divsChild>
            <w:div w:id="1814638249">
              <w:marLeft w:val="0"/>
              <w:marRight w:val="0"/>
              <w:marTop w:val="0"/>
              <w:marBottom w:val="0"/>
              <w:divBdr>
                <w:top w:val="single" w:sz="2" w:space="0" w:color="D9D9E3"/>
                <w:left w:val="single" w:sz="2" w:space="0" w:color="D9D9E3"/>
                <w:bottom w:val="single" w:sz="2" w:space="0" w:color="D9D9E3"/>
                <w:right w:val="single" w:sz="2" w:space="0" w:color="D9D9E3"/>
              </w:divBdr>
              <w:divsChild>
                <w:div w:id="859928207">
                  <w:marLeft w:val="0"/>
                  <w:marRight w:val="0"/>
                  <w:marTop w:val="0"/>
                  <w:marBottom w:val="0"/>
                  <w:divBdr>
                    <w:top w:val="single" w:sz="2" w:space="0" w:color="D9D9E3"/>
                    <w:left w:val="single" w:sz="2" w:space="0" w:color="D9D9E3"/>
                    <w:bottom w:val="single" w:sz="2" w:space="0" w:color="D9D9E3"/>
                    <w:right w:val="single" w:sz="2" w:space="0" w:color="D9D9E3"/>
                  </w:divBdr>
                  <w:divsChild>
                    <w:div w:id="1701278272">
                      <w:marLeft w:val="0"/>
                      <w:marRight w:val="0"/>
                      <w:marTop w:val="0"/>
                      <w:marBottom w:val="0"/>
                      <w:divBdr>
                        <w:top w:val="single" w:sz="2" w:space="0" w:color="D9D9E3"/>
                        <w:left w:val="single" w:sz="2" w:space="0" w:color="D9D9E3"/>
                        <w:bottom w:val="single" w:sz="2" w:space="0" w:color="D9D9E3"/>
                        <w:right w:val="single" w:sz="2" w:space="0" w:color="D9D9E3"/>
                      </w:divBdr>
                      <w:divsChild>
                        <w:div w:id="1142503407">
                          <w:marLeft w:val="0"/>
                          <w:marRight w:val="0"/>
                          <w:marTop w:val="0"/>
                          <w:marBottom w:val="0"/>
                          <w:divBdr>
                            <w:top w:val="single" w:sz="2" w:space="0" w:color="D9D9E3"/>
                            <w:left w:val="single" w:sz="2" w:space="0" w:color="D9D9E3"/>
                            <w:bottom w:val="single" w:sz="2" w:space="0" w:color="D9D9E3"/>
                            <w:right w:val="single" w:sz="2" w:space="0" w:color="D9D9E3"/>
                          </w:divBdr>
                          <w:divsChild>
                            <w:div w:id="1198347502">
                              <w:marLeft w:val="0"/>
                              <w:marRight w:val="0"/>
                              <w:marTop w:val="100"/>
                              <w:marBottom w:val="100"/>
                              <w:divBdr>
                                <w:top w:val="single" w:sz="2" w:space="0" w:color="D9D9E3"/>
                                <w:left w:val="single" w:sz="2" w:space="0" w:color="D9D9E3"/>
                                <w:bottom w:val="single" w:sz="2" w:space="0" w:color="D9D9E3"/>
                                <w:right w:val="single" w:sz="2" w:space="0" w:color="D9D9E3"/>
                              </w:divBdr>
                              <w:divsChild>
                                <w:div w:id="1932081101">
                                  <w:marLeft w:val="0"/>
                                  <w:marRight w:val="0"/>
                                  <w:marTop w:val="0"/>
                                  <w:marBottom w:val="0"/>
                                  <w:divBdr>
                                    <w:top w:val="single" w:sz="2" w:space="0" w:color="D9D9E3"/>
                                    <w:left w:val="single" w:sz="2" w:space="0" w:color="D9D9E3"/>
                                    <w:bottom w:val="single" w:sz="2" w:space="0" w:color="D9D9E3"/>
                                    <w:right w:val="single" w:sz="2" w:space="0" w:color="D9D9E3"/>
                                  </w:divBdr>
                                  <w:divsChild>
                                    <w:div w:id="1271619477">
                                      <w:marLeft w:val="0"/>
                                      <w:marRight w:val="0"/>
                                      <w:marTop w:val="0"/>
                                      <w:marBottom w:val="0"/>
                                      <w:divBdr>
                                        <w:top w:val="single" w:sz="2" w:space="0" w:color="D9D9E3"/>
                                        <w:left w:val="single" w:sz="2" w:space="0" w:color="D9D9E3"/>
                                        <w:bottom w:val="single" w:sz="2" w:space="0" w:color="D9D9E3"/>
                                        <w:right w:val="single" w:sz="2" w:space="0" w:color="D9D9E3"/>
                                      </w:divBdr>
                                      <w:divsChild>
                                        <w:div w:id="378893796">
                                          <w:marLeft w:val="0"/>
                                          <w:marRight w:val="0"/>
                                          <w:marTop w:val="0"/>
                                          <w:marBottom w:val="0"/>
                                          <w:divBdr>
                                            <w:top w:val="single" w:sz="2" w:space="0" w:color="D9D9E3"/>
                                            <w:left w:val="single" w:sz="2" w:space="0" w:color="D9D9E3"/>
                                            <w:bottom w:val="single" w:sz="2" w:space="0" w:color="D9D9E3"/>
                                            <w:right w:val="single" w:sz="2" w:space="0" w:color="D9D9E3"/>
                                          </w:divBdr>
                                          <w:divsChild>
                                            <w:div w:id="1246845185">
                                              <w:marLeft w:val="0"/>
                                              <w:marRight w:val="0"/>
                                              <w:marTop w:val="0"/>
                                              <w:marBottom w:val="0"/>
                                              <w:divBdr>
                                                <w:top w:val="single" w:sz="2" w:space="0" w:color="D9D9E3"/>
                                                <w:left w:val="single" w:sz="2" w:space="0" w:color="D9D9E3"/>
                                                <w:bottom w:val="single" w:sz="2" w:space="0" w:color="D9D9E3"/>
                                                <w:right w:val="single" w:sz="2" w:space="0" w:color="D9D9E3"/>
                                              </w:divBdr>
                                              <w:divsChild>
                                                <w:div w:id="1934128058">
                                                  <w:marLeft w:val="0"/>
                                                  <w:marRight w:val="0"/>
                                                  <w:marTop w:val="0"/>
                                                  <w:marBottom w:val="0"/>
                                                  <w:divBdr>
                                                    <w:top w:val="single" w:sz="2" w:space="0" w:color="D9D9E3"/>
                                                    <w:left w:val="single" w:sz="2" w:space="0" w:color="D9D9E3"/>
                                                    <w:bottom w:val="single" w:sz="2" w:space="0" w:color="D9D9E3"/>
                                                    <w:right w:val="single" w:sz="2" w:space="0" w:color="D9D9E3"/>
                                                  </w:divBdr>
                                                  <w:divsChild>
                                                    <w:div w:id="670988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40300253">
          <w:marLeft w:val="0"/>
          <w:marRight w:val="0"/>
          <w:marTop w:val="0"/>
          <w:marBottom w:val="0"/>
          <w:divBdr>
            <w:top w:val="none" w:sz="0" w:space="0" w:color="auto"/>
            <w:left w:val="none" w:sz="0" w:space="0" w:color="auto"/>
            <w:bottom w:val="none" w:sz="0" w:space="0" w:color="auto"/>
            <w:right w:val="none" w:sz="0" w:space="0" w:color="auto"/>
          </w:divBdr>
        </w:div>
      </w:divsChild>
    </w:div>
    <w:div w:id="1164862124">
      <w:bodyDiv w:val="1"/>
      <w:marLeft w:val="0"/>
      <w:marRight w:val="0"/>
      <w:marTop w:val="0"/>
      <w:marBottom w:val="0"/>
      <w:divBdr>
        <w:top w:val="none" w:sz="0" w:space="0" w:color="auto"/>
        <w:left w:val="none" w:sz="0" w:space="0" w:color="auto"/>
        <w:bottom w:val="none" w:sz="0" w:space="0" w:color="auto"/>
        <w:right w:val="none" w:sz="0" w:space="0" w:color="auto"/>
      </w:divBdr>
    </w:div>
    <w:div w:id="1177501272">
      <w:bodyDiv w:val="1"/>
      <w:marLeft w:val="0"/>
      <w:marRight w:val="0"/>
      <w:marTop w:val="0"/>
      <w:marBottom w:val="0"/>
      <w:divBdr>
        <w:top w:val="none" w:sz="0" w:space="0" w:color="auto"/>
        <w:left w:val="none" w:sz="0" w:space="0" w:color="auto"/>
        <w:bottom w:val="none" w:sz="0" w:space="0" w:color="auto"/>
        <w:right w:val="none" w:sz="0" w:space="0" w:color="auto"/>
      </w:divBdr>
      <w:divsChild>
        <w:div w:id="340939350">
          <w:marLeft w:val="0"/>
          <w:marRight w:val="0"/>
          <w:marTop w:val="0"/>
          <w:marBottom w:val="0"/>
          <w:divBdr>
            <w:top w:val="single" w:sz="2" w:space="0" w:color="D9D9E3"/>
            <w:left w:val="single" w:sz="2" w:space="0" w:color="D9D9E3"/>
            <w:bottom w:val="single" w:sz="2" w:space="0" w:color="D9D9E3"/>
            <w:right w:val="single" w:sz="2" w:space="0" w:color="D9D9E3"/>
          </w:divBdr>
          <w:divsChild>
            <w:div w:id="1175458287">
              <w:marLeft w:val="0"/>
              <w:marRight w:val="0"/>
              <w:marTop w:val="0"/>
              <w:marBottom w:val="0"/>
              <w:divBdr>
                <w:top w:val="single" w:sz="2" w:space="0" w:color="D9D9E3"/>
                <w:left w:val="single" w:sz="2" w:space="0" w:color="D9D9E3"/>
                <w:bottom w:val="single" w:sz="2" w:space="0" w:color="D9D9E3"/>
                <w:right w:val="single" w:sz="2" w:space="0" w:color="D9D9E3"/>
              </w:divBdr>
              <w:divsChild>
                <w:div w:id="715395882">
                  <w:marLeft w:val="0"/>
                  <w:marRight w:val="0"/>
                  <w:marTop w:val="0"/>
                  <w:marBottom w:val="0"/>
                  <w:divBdr>
                    <w:top w:val="single" w:sz="2" w:space="0" w:color="D9D9E3"/>
                    <w:left w:val="single" w:sz="2" w:space="0" w:color="D9D9E3"/>
                    <w:bottom w:val="single" w:sz="2" w:space="0" w:color="D9D9E3"/>
                    <w:right w:val="single" w:sz="2" w:space="0" w:color="D9D9E3"/>
                  </w:divBdr>
                  <w:divsChild>
                    <w:div w:id="1899197065">
                      <w:marLeft w:val="0"/>
                      <w:marRight w:val="0"/>
                      <w:marTop w:val="0"/>
                      <w:marBottom w:val="0"/>
                      <w:divBdr>
                        <w:top w:val="single" w:sz="2" w:space="0" w:color="D9D9E3"/>
                        <w:left w:val="single" w:sz="2" w:space="0" w:color="D9D9E3"/>
                        <w:bottom w:val="single" w:sz="2" w:space="0" w:color="D9D9E3"/>
                        <w:right w:val="single" w:sz="2" w:space="0" w:color="D9D9E3"/>
                      </w:divBdr>
                      <w:divsChild>
                        <w:div w:id="945498842">
                          <w:marLeft w:val="0"/>
                          <w:marRight w:val="0"/>
                          <w:marTop w:val="0"/>
                          <w:marBottom w:val="0"/>
                          <w:divBdr>
                            <w:top w:val="single" w:sz="2" w:space="0" w:color="D9D9E3"/>
                            <w:left w:val="single" w:sz="2" w:space="0" w:color="D9D9E3"/>
                            <w:bottom w:val="single" w:sz="2" w:space="0" w:color="D9D9E3"/>
                            <w:right w:val="single" w:sz="2" w:space="0" w:color="D9D9E3"/>
                          </w:divBdr>
                          <w:divsChild>
                            <w:div w:id="19342372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36880801">
                                  <w:marLeft w:val="0"/>
                                  <w:marRight w:val="0"/>
                                  <w:marTop w:val="0"/>
                                  <w:marBottom w:val="0"/>
                                  <w:divBdr>
                                    <w:top w:val="single" w:sz="2" w:space="0" w:color="D9D9E3"/>
                                    <w:left w:val="single" w:sz="2" w:space="0" w:color="D9D9E3"/>
                                    <w:bottom w:val="single" w:sz="2" w:space="0" w:color="D9D9E3"/>
                                    <w:right w:val="single" w:sz="2" w:space="0" w:color="D9D9E3"/>
                                  </w:divBdr>
                                  <w:divsChild>
                                    <w:div w:id="1870297839">
                                      <w:marLeft w:val="0"/>
                                      <w:marRight w:val="0"/>
                                      <w:marTop w:val="0"/>
                                      <w:marBottom w:val="0"/>
                                      <w:divBdr>
                                        <w:top w:val="single" w:sz="2" w:space="0" w:color="D9D9E3"/>
                                        <w:left w:val="single" w:sz="2" w:space="0" w:color="D9D9E3"/>
                                        <w:bottom w:val="single" w:sz="2" w:space="0" w:color="D9D9E3"/>
                                        <w:right w:val="single" w:sz="2" w:space="0" w:color="D9D9E3"/>
                                      </w:divBdr>
                                      <w:divsChild>
                                        <w:div w:id="1154104307">
                                          <w:marLeft w:val="0"/>
                                          <w:marRight w:val="0"/>
                                          <w:marTop w:val="0"/>
                                          <w:marBottom w:val="0"/>
                                          <w:divBdr>
                                            <w:top w:val="single" w:sz="2" w:space="0" w:color="D9D9E3"/>
                                            <w:left w:val="single" w:sz="2" w:space="0" w:color="D9D9E3"/>
                                            <w:bottom w:val="single" w:sz="2" w:space="0" w:color="D9D9E3"/>
                                            <w:right w:val="single" w:sz="2" w:space="0" w:color="D9D9E3"/>
                                          </w:divBdr>
                                          <w:divsChild>
                                            <w:div w:id="1287196668">
                                              <w:marLeft w:val="0"/>
                                              <w:marRight w:val="0"/>
                                              <w:marTop w:val="0"/>
                                              <w:marBottom w:val="0"/>
                                              <w:divBdr>
                                                <w:top w:val="single" w:sz="2" w:space="0" w:color="D9D9E3"/>
                                                <w:left w:val="single" w:sz="2" w:space="0" w:color="D9D9E3"/>
                                                <w:bottom w:val="single" w:sz="2" w:space="0" w:color="D9D9E3"/>
                                                <w:right w:val="single" w:sz="2" w:space="0" w:color="D9D9E3"/>
                                              </w:divBdr>
                                              <w:divsChild>
                                                <w:div w:id="1145778692">
                                                  <w:marLeft w:val="0"/>
                                                  <w:marRight w:val="0"/>
                                                  <w:marTop w:val="0"/>
                                                  <w:marBottom w:val="0"/>
                                                  <w:divBdr>
                                                    <w:top w:val="single" w:sz="2" w:space="0" w:color="D9D9E3"/>
                                                    <w:left w:val="single" w:sz="2" w:space="0" w:color="D9D9E3"/>
                                                    <w:bottom w:val="single" w:sz="2" w:space="0" w:color="D9D9E3"/>
                                                    <w:right w:val="single" w:sz="2" w:space="0" w:color="D9D9E3"/>
                                                  </w:divBdr>
                                                  <w:divsChild>
                                                    <w:div w:id="19992610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6894919">
          <w:marLeft w:val="0"/>
          <w:marRight w:val="0"/>
          <w:marTop w:val="0"/>
          <w:marBottom w:val="0"/>
          <w:divBdr>
            <w:top w:val="none" w:sz="0" w:space="0" w:color="auto"/>
            <w:left w:val="none" w:sz="0" w:space="0" w:color="auto"/>
            <w:bottom w:val="none" w:sz="0" w:space="0" w:color="auto"/>
            <w:right w:val="none" w:sz="0" w:space="0" w:color="auto"/>
          </w:divBdr>
        </w:div>
      </w:divsChild>
    </w:div>
    <w:div w:id="19637302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uthorservices.taylorandfrancis.com/publishing-your-research/writing-your-paper/writing-a-journal-articl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scribbr.com/research-paper/research-paper-introduction/"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BFAD4F8293078449EFCFE96F731B45D" ma:contentTypeVersion="17" ma:contentTypeDescription="Crée un document." ma:contentTypeScope="" ma:versionID="5caac8e60e6344a924be76fff8af71c8">
  <xsd:schema xmlns:xsd="http://www.w3.org/2001/XMLSchema" xmlns:xs="http://www.w3.org/2001/XMLSchema" xmlns:p="http://schemas.microsoft.com/office/2006/metadata/properties" xmlns:ns2="64390f3e-7f38-4889-b232-4f6e0a2c10dd" xmlns:ns3="6e6884ac-31c0-495f-b22c-7ee65a99aca7" targetNamespace="http://schemas.microsoft.com/office/2006/metadata/properties" ma:root="true" ma:fieldsID="7339a5f9ceb9e05470e54252b3f095e6" ns2:_="" ns3:_="">
    <xsd:import namespace="64390f3e-7f38-4889-b232-4f6e0a2c10dd"/>
    <xsd:import namespace="6e6884ac-31c0-495f-b22c-7ee65a99aca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390f3e-7f38-4889-b232-4f6e0a2c10d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Length (seconds)" ma:internalName="MediaLengthInSeconds" ma:readOnly="true">
      <xsd:simpleType>
        <xsd:restriction base="dms:Unknow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Balises d’images" ma:readOnly="false" ma:fieldId="{5cf76f15-5ced-4ddc-b409-7134ff3c332f}" ma:taxonomyMulti="true" ma:sspId="5672ad60-a939-4b07-b263-262bdfdd839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e6884ac-31c0-495f-b22c-7ee65a99aca7"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element name="TaxCatchAll" ma:index="23" nillable="true" ma:displayName="Taxonomy Catch All Column" ma:hidden="true" ma:list="{9140368a-f8fc-4ad7-a84d-09fad16eb0b0}" ma:internalName="TaxCatchAll" ma:showField="CatchAllData" ma:web="6e6884ac-31c0-495f-b22c-7ee65a99aca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4390f3e-7f38-4889-b232-4f6e0a2c10dd">
      <Terms xmlns="http://schemas.microsoft.com/office/infopath/2007/PartnerControls"/>
    </lcf76f155ced4ddcb4097134ff3c332f>
    <TaxCatchAll xmlns="6e6884ac-31c0-495f-b22c-7ee65a99aca7"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E0309C5-8BA7-44BA-9D9F-B33AC1B4EC4D}">
  <ds:schemaRefs>
    <ds:schemaRef ds:uri="http://schemas.openxmlformats.org/officeDocument/2006/bibliography"/>
  </ds:schemaRefs>
</ds:datastoreItem>
</file>

<file path=customXml/itemProps2.xml><?xml version="1.0" encoding="utf-8"?>
<ds:datastoreItem xmlns:ds="http://schemas.openxmlformats.org/officeDocument/2006/customXml" ds:itemID="{3B747EDB-4E44-4ECB-9719-B24654D90C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390f3e-7f38-4889-b232-4f6e0a2c10dd"/>
    <ds:schemaRef ds:uri="6e6884ac-31c0-495f-b22c-7ee65a99ac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6142D1C-E50B-4278-A074-958E19A99DF6}">
  <ds:schemaRefs>
    <ds:schemaRef ds:uri="http://schemas.microsoft.com/office/2006/metadata/properties"/>
    <ds:schemaRef ds:uri="http://schemas.microsoft.com/office/infopath/2007/PartnerControls"/>
    <ds:schemaRef ds:uri="64390f3e-7f38-4889-b232-4f6e0a2c10dd"/>
    <ds:schemaRef ds:uri="6e6884ac-31c0-495f-b22c-7ee65a99aca7"/>
  </ds:schemaRefs>
</ds:datastoreItem>
</file>

<file path=customXml/itemProps4.xml><?xml version="1.0" encoding="utf-8"?>
<ds:datastoreItem xmlns:ds="http://schemas.openxmlformats.org/officeDocument/2006/customXml" ds:itemID="{7BD86AC1-9A05-4592-A642-E658CA2B72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4</Pages>
  <Words>2025</Words>
  <Characters>1154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YSSEUS COORDINATION UNIT</dc:creator>
  <cp:keywords/>
  <cp:lastModifiedBy>Peter Tóth</cp:lastModifiedBy>
  <cp:revision>139</cp:revision>
  <cp:lastPrinted>2024-11-05T14:52:00Z</cp:lastPrinted>
  <dcterms:created xsi:type="dcterms:W3CDTF">2024-02-07T12:10:00Z</dcterms:created>
  <dcterms:modified xsi:type="dcterms:W3CDTF">2025-05-05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FAD4F8293078449EFCFE96F731B45D</vt:lpwstr>
  </property>
  <property fmtid="{D5CDD505-2E9C-101B-9397-08002B2CF9AE}" pid="3" name="MediaServiceImageTags">
    <vt:lpwstr/>
  </property>
  <property fmtid="{D5CDD505-2E9C-101B-9397-08002B2CF9AE}" pid="4" name="ZOTERO_PREF_1">
    <vt:lpwstr>&lt;data data-version="3" zotero-version="6.0.30"&gt;&lt;session id="EiQZXRy7"/&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